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5FAB" w:rsidRPr="00164D0F" w:rsidRDefault="00AA5FAB" w:rsidP="00AA5FAB">
      <w:pPr>
        <w:spacing w:line="360" w:lineRule="auto"/>
        <w:rPr>
          <w:rFonts w:ascii="Times New Roman" w:hAnsi="Times New Roman" w:cs="Times New Roman"/>
          <w:b/>
          <w:sz w:val="24"/>
          <w:szCs w:val="24"/>
        </w:rPr>
      </w:pPr>
      <w:r w:rsidRPr="00164D0F">
        <w:rPr>
          <w:rFonts w:ascii="Times New Roman" w:hAnsi="Times New Roman" w:cs="Times New Roman"/>
          <w:b/>
          <w:sz w:val="24"/>
          <w:szCs w:val="24"/>
        </w:rPr>
        <w:t xml:space="preserve">Supplementary file 1. </w:t>
      </w:r>
      <w:bookmarkStart w:id="0" w:name="_GoBack"/>
      <w:bookmarkEnd w:id="0"/>
    </w:p>
    <w:p w:rsidR="00AA5FAB" w:rsidRPr="00164D0F" w:rsidRDefault="00AA5FAB" w:rsidP="00AA5FAB">
      <w:pPr>
        <w:spacing w:line="360" w:lineRule="auto"/>
        <w:rPr>
          <w:rFonts w:ascii="Times New Roman" w:hAnsi="Times New Roman" w:cs="Times New Roman"/>
          <w:b/>
          <w:sz w:val="24"/>
          <w:szCs w:val="24"/>
        </w:rPr>
      </w:pPr>
      <w:r w:rsidRPr="00164D0F">
        <w:rPr>
          <w:rFonts w:ascii="Times New Roman" w:hAnsi="Times New Roman" w:cs="Times New Roman"/>
          <w:sz w:val="24"/>
          <w:szCs w:val="24"/>
        </w:rPr>
        <w:t>Search strategy PubMed</w:t>
      </w:r>
    </w:p>
    <w:tbl>
      <w:tblPr>
        <w:tblStyle w:val="Tabelrasterlicht1"/>
        <w:tblW w:w="5317" w:type="pct"/>
        <w:tblLook w:val="04A0" w:firstRow="1" w:lastRow="0" w:firstColumn="1" w:lastColumn="0" w:noHBand="0" w:noVBand="1"/>
      </w:tblPr>
      <w:tblGrid>
        <w:gridCol w:w="761"/>
        <w:gridCol w:w="8873"/>
      </w:tblGrid>
      <w:tr w:rsidR="00164D0F" w:rsidRPr="00164D0F" w:rsidTr="00D04675">
        <w:tc>
          <w:tcPr>
            <w:tcW w:w="2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Search</w:t>
            </w:r>
          </w:p>
        </w:tc>
        <w:tc>
          <w:tcPr>
            <w:tcW w:w="4750" w:type="pct"/>
          </w:tcPr>
          <w:p w:rsidR="00AA5FAB" w:rsidRPr="00164D0F" w:rsidRDefault="00AA5FAB" w:rsidP="00D04675">
            <w:pPr>
              <w:spacing w:line="360" w:lineRule="auto"/>
              <w:rPr>
                <w:rFonts w:ascii="Times New Roman" w:hAnsi="Times New Roman" w:cs="Times New Roman"/>
                <w:bCs/>
                <w:sz w:val="20"/>
                <w:szCs w:val="20"/>
              </w:rPr>
            </w:pPr>
            <w:r w:rsidRPr="00164D0F">
              <w:rPr>
                <w:rFonts w:ascii="Times New Roman" w:hAnsi="Times New Roman" w:cs="Times New Roman"/>
                <w:bCs/>
                <w:sz w:val="20"/>
                <w:szCs w:val="20"/>
              </w:rPr>
              <w:t xml:space="preserve">Query </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1 AND #2) AND (OR #3 OR #4 OR #5 OR #6 OR #7)))</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7</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energy balance-related behavi* [tiab] OR obesity-related behavi*[tiab]))</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Sleep"[Mesh] OR sleep*[tiab] OR “time in bed”[tiab] OR “bed time”[tiab] OR bedtime[tiab] OR “night rest”[tiab] OR night awakening*[tiab] OR night waking*[tiab] OR “daytime sleepiness”[tiab] OR “day-time sleepiness”[tiab]))</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5</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Food"[Mesh] OR nutrition[tiab] OR food[tiab] OR diet[tiab] OR intake[tiab] OR beverages[tiab] OR “sugar sweetened beverages”[tiab] OR “energy drinks”[tiab] OR “energy drink”[tiab] OR carbonated beverage*[tiab] OR carbonated drink*[tiab] OR “fast foods”[tiab] OR “fast food”[tiab] OR candy[tiab] OR snack[tiab] OR snacking[tiab] OR snacks[tiab] OR “snack food”[tiab] OR “soft drink”[tiab] OR fruit[tiab] OR fruits[tiab] OR vegetables[tiab] OR vegetable[tiab] OR drinks[tiab] OR soda[tiab] OR drinking[tiab] OR breakfast[tiab] OR supper[tiab] OR lunch[tiab] OR meal[tiab] OR dinner[tiab] OR tea[tiab] OR fat[tiab] OR “5-a-day”[tiab] OR eating[tiab]))</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exercise"[MeSH] OR “sports”[Mesh] OR Physical Activit*[tiab] OR exercis*[tiab] OR sport[tiab] OR sports[tiab] OR active[tiab] OR activities[tiab] OR activity[tiab] OR cycling[tiab] OR running[tiab] OR recreation[tiab] OR play[tiab] OR jogging[tiab] OR walk*[tiab] OR bicycle[tiab] OR cycle[tiab] OR bicycling[tiab] OR rowing[tiab] OR swim*[tiab]))</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3</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Sedentary Lifestyle"[Mesh] OR "computer time"[tiab] OR "computer use"[tiab] OR "gaming"[tiab] OR physical inactivit*[tiab] OR "prolonged sitting"[tiab] OR "screen time"[tiab] OR "screen-time"[tiab] OR sedent*[tiab] OR "sitting time"[tiab] OR stationary behavio*[tiab] OR "television"[tiab] OR "TV time"[tiab] OR "TV viewing"[tiab] OR "watching TV"[tiab] OR "cell phone"[tiab] OR “mobile phone”[tiab]))</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cohort study”[All Fields] OR cohort[All Fields] OR “cohort studies”[All Fields] OR “cohort analysis”[All Fields] OR “longitudinal study”[All Fields] OR longitudinal[All Fields] OR prospective[All Fields] OR “prospective study”[All Fields] OR “prospective studies”[All Fields] OR “follow up study”[All Fields] OR “follow up studies”[All Fields] OR “follow-up study”[All Fields] OR “follow-up studies”[All Fields] OR tracking[All Fields] OR “epidemiological method”[All Fields] OR “epidemiological methods”[All Fields] OR “epidemiological study”[All Fields] OR “epidemiological studies”[All Fields] OR “observational study”[All Fields] OR “observational studies”[All Fields] OR observational[All Fields] OR "Follow-up Studies"[MeSH Terms] OR "Prospective Studies"[MeSH Terms] OR "Longitudinal Studies"[MeSH Terms]))</w:t>
            </w:r>
          </w:p>
        </w:tc>
      </w:tr>
      <w:tr w:rsidR="00723915"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w:t>
            </w:r>
          </w:p>
        </w:tc>
        <w:tc>
          <w:tcPr>
            <w:tcW w:w="47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bCs/>
                <w:sz w:val="20"/>
                <w:szCs w:val="20"/>
              </w:rPr>
              <w:t>((((primary[tiab] OR middle[tiab] OR elementary[tiab]) AND (secondary[tiab] OR high[tiab])) OR ((primary[tiab] OR elementary[tiab]) AND (secondary[tiab] OR middle[tiab] OR high[tiab]))) AND school[tiab])</w:t>
            </w:r>
          </w:p>
        </w:tc>
      </w:tr>
    </w:tbl>
    <w:p w:rsidR="00AA5FAB" w:rsidRPr="00164D0F" w:rsidRDefault="00AA5FAB" w:rsidP="00AA5FAB">
      <w:pPr>
        <w:spacing w:line="360" w:lineRule="auto"/>
        <w:rPr>
          <w:rFonts w:ascii="Times New Roman" w:hAnsi="Times New Roman" w:cs="Times New Roman"/>
          <w:b/>
          <w:sz w:val="24"/>
          <w:szCs w:val="24"/>
        </w:rPr>
      </w:pPr>
    </w:p>
    <w:p w:rsidR="00AA5FAB" w:rsidRPr="00164D0F" w:rsidRDefault="00AA5FAB" w:rsidP="00AA5FAB">
      <w:pPr>
        <w:spacing w:line="360" w:lineRule="auto"/>
        <w:rPr>
          <w:rFonts w:ascii="Times New Roman" w:hAnsi="Times New Roman" w:cs="Times New Roman"/>
          <w:b/>
          <w:sz w:val="24"/>
          <w:szCs w:val="24"/>
        </w:rPr>
      </w:pPr>
      <w:r w:rsidRPr="00164D0F">
        <w:rPr>
          <w:rFonts w:ascii="Times New Roman" w:hAnsi="Times New Roman" w:cs="Times New Roman"/>
          <w:sz w:val="24"/>
          <w:szCs w:val="24"/>
        </w:rPr>
        <w:t>Search strategy Embase</w:t>
      </w:r>
    </w:p>
    <w:tbl>
      <w:tblPr>
        <w:tblStyle w:val="Tabelrasterlicht1"/>
        <w:tblW w:w="5317" w:type="pct"/>
        <w:tblLook w:val="04A0" w:firstRow="1" w:lastRow="0" w:firstColumn="1" w:lastColumn="0" w:noHBand="0" w:noVBand="1"/>
      </w:tblPr>
      <w:tblGrid>
        <w:gridCol w:w="516"/>
        <w:gridCol w:w="9118"/>
      </w:tblGrid>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lastRenderedPageBreak/>
              <w:t>#8</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 AND #7) AND (#2 OR #3 OR #4 OR #5 OR #6)</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7</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ohort study’ OR ‘cohort’ OR ‘cohort studies’ OR ‘cohort analysis’ OR ‘longitudinal study’ OR ‘longitudinal’ OR ‘prospective’ OR ‘prospective study’ OR ‘prospective studies’ OR ‘follow up study’ OR ‘follow up studies’ OR ‘follow-up study’ OR ‘follow-up studies’ OR ‘tracking’ OR ‘epidemiological method’ OR ‘epidemiological methods’ OR ‘epidemiological study’ OR ‘epidemiological studies’ OR ‘observational study’ OR ‘observational studies’ OR ‘observational’ OR 'longitudinal study'/exp OR 'prospective study'/exp</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energy balance-related behavi*’:ab,ti OR ‘obesity-related behavi*’:ab,ti</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5</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sleep'/exp OR ‘sleep*’:ab,ti OR ‘time in bed’:ab,ti OR ‘bed time’:ab,ti OR ‘bedtime’:ab,ti OR ‘night rest’:ab,ti OR ‘night awakening*’:ab,ti OR ‘night waking*’:ab,ti OR ‘daytime sleepiness’:ab,ti OR ‘day-time sleepiness’:ab,ti</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dolescent nutrition'/exp OR 'child nutrition'/de OR 'feeding behavior'/exp OR 'food'/de OR 'beverage'/exp OR 'fast food'/exp OR 'fat'/exp OR 'fruit'/exp OR 'health food'/exp OR 'sugar'/exp OR 'vegetable'/exp OR 'dietary intake'/exp OR ‘nutrition’:ab,ti OR ‘food’:ab,ti OR ‘diet’:ab,ti OR ‘intake’:ab,ti OR ‘beverages’:ab,ti OR ‘sugar sweetened beverages’:ab,ti OR ‘energy drinks’:ab,ti OR ‘energy drink’:ab,ti OR ‘carbonated beverage*’:ab,ti OR ‘carbonated drink*’:ab,ti OR ‘fruit vegetable juice’:ab,ti OR ‘fast foods’:ab,ti OR ‘fast food’:ab,ti OR ‘candy’:ab,ti OR ‘snack’:ab,ti OR ‘snacking’:ab,ti OR ‘snacks’:ab,ti OR ‘snack food’:ab,ti OR ‘soft drink’:ab,ti OR ‘fruit’:ab,ti OR ‘fruits’:ab,ti OR ‘vegetables’:ab,ti OR ‘vegetable’:ab,ti OR ‘drinks’:ab,ti OR ‘soda’:ab,ti OR ‘drinking’:ab,ti OR ‘breakfast’:ab,ti OR ‘supper’:ab,ti OR ‘lunch’:ab,ti OR ‘meal’:ab,ti OR ‘dinner’:ab,ti OR ‘tea’:ab,ti OR ‘fat’:ab,ti OR ‘5-a-day’:ab,ti OR ‘eating’:ab,ti</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3</w:t>
            </w:r>
          </w:p>
        </w:tc>
        <w:tc>
          <w:tcPr>
            <w:tcW w:w="4732" w:type="pct"/>
          </w:tcPr>
          <w:p w:rsidR="00AA5FAB" w:rsidRPr="00164D0F" w:rsidRDefault="00AA5FAB" w:rsidP="00D04675">
            <w:pPr>
              <w:tabs>
                <w:tab w:val="left" w:pos="1680"/>
              </w:tabs>
              <w:spacing w:line="360" w:lineRule="auto"/>
              <w:rPr>
                <w:rFonts w:ascii="Times New Roman" w:hAnsi="Times New Roman" w:cs="Times New Roman"/>
                <w:sz w:val="20"/>
                <w:szCs w:val="20"/>
              </w:rPr>
            </w:pPr>
            <w:r w:rsidRPr="00164D0F">
              <w:rPr>
                <w:rFonts w:ascii="Times New Roman" w:hAnsi="Times New Roman" w:cs="Times New Roman"/>
                <w:sz w:val="20"/>
                <w:szCs w:val="20"/>
              </w:rPr>
              <w:t>‘physical activity’/exp OR ‘exercise’/exp OR ‘sport’/exp OR ‘physical activit*’:ab,ti OR ‘exercis*’:ab,ti OR ‘sport’:ab,ti OR ‘sports’:ab,ti OR ‘active’:ab,ti OR ‘activities’:ab,ti OR ‘activity’:ab,ti OR ‘cycling’:ab,ti OR ‘running’:ab,ti OR ‘recreation’:ab,ti OR ‘play’:ab,ti OR ‘jogging’:ab,ti OR ‘walk*’:ab,ti OR ‘bicycle’:ab,ti OR ‘cycle’:ab,ti OR ‘bicycling’:ab,ti OR ‘rowing’:ab,ti OR ‘swim*’:ab,ti</w:t>
            </w:r>
          </w:p>
        </w:tc>
      </w:tr>
      <w:tr w:rsidR="00164D0F"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sedentary lifestyle'/exp OR 'computer time':ti,ab OR 'computer use':ti,ab OR 'gaming':ti,ab OR 'physical inactivit*':ti,ab OR 'prolonged sitting':ti,ab OR 'screen time':ti,ab OR 'screen-time':ti,ab OR 'sedent*':ti,ab OR 'sitting time':ti,ab OR 'stationary behavio*':ti,ab OR television:ti,ab OR 'TV time':ti,ab OR 'TV viewing':ti,ab OR 'watching TV':ti,ab OR ‘cell phone’:ti,ab OR ‘mobile phone’:ti,ab</w:t>
            </w:r>
          </w:p>
        </w:tc>
      </w:tr>
      <w:tr w:rsidR="00723915" w:rsidRPr="00164D0F" w:rsidTr="00D04675">
        <w:tc>
          <w:tcPr>
            <w:tcW w:w="268"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w:t>
            </w:r>
          </w:p>
        </w:tc>
        <w:tc>
          <w:tcPr>
            <w:tcW w:w="4732"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primary’:ab,ti OR ‘middle’:ab,ti OR ‘elementary’:ab,ti) AND (‘secondary’:ab,ti OR ‘high’:ab,ti)) OR ((‘primary’:ab,ti OR ‘elementary’:ab,ti) AND (‘secondary’:ab,ti OR ‘middle’:ab,ti OR ‘high’:ab,ti))) AND ‘school’:ab,ti</w:t>
            </w:r>
          </w:p>
        </w:tc>
      </w:tr>
    </w:tbl>
    <w:p w:rsidR="00AA5FAB" w:rsidRPr="00164D0F" w:rsidRDefault="00AA5FAB" w:rsidP="00AA5FAB">
      <w:pPr>
        <w:spacing w:line="360" w:lineRule="auto"/>
        <w:rPr>
          <w:rFonts w:ascii="Times New Roman" w:hAnsi="Times New Roman" w:cs="Times New Roman"/>
          <w:b/>
          <w:sz w:val="24"/>
          <w:szCs w:val="24"/>
        </w:rPr>
      </w:pPr>
    </w:p>
    <w:p w:rsidR="00AA5FAB" w:rsidRPr="00164D0F" w:rsidRDefault="00AA5FAB" w:rsidP="00AA5FAB">
      <w:pPr>
        <w:spacing w:line="360" w:lineRule="auto"/>
        <w:rPr>
          <w:rFonts w:ascii="Times New Roman" w:hAnsi="Times New Roman" w:cs="Times New Roman"/>
          <w:sz w:val="24"/>
          <w:szCs w:val="24"/>
        </w:rPr>
      </w:pPr>
      <w:r w:rsidRPr="00164D0F">
        <w:rPr>
          <w:rFonts w:ascii="Times New Roman" w:hAnsi="Times New Roman" w:cs="Times New Roman"/>
          <w:sz w:val="24"/>
          <w:szCs w:val="24"/>
        </w:rPr>
        <w:t>Search strategy PsycINFO</w:t>
      </w:r>
    </w:p>
    <w:tbl>
      <w:tblPr>
        <w:tblStyle w:val="Tabelrasterlicht1"/>
        <w:tblW w:w="5317" w:type="pct"/>
        <w:tblLook w:val="04A0" w:firstRow="1" w:lastRow="0" w:firstColumn="1" w:lastColumn="0" w:noHBand="0" w:noVBand="1"/>
      </w:tblPr>
      <w:tblGrid>
        <w:gridCol w:w="482"/>
        <w:gridCol w:w="9152"/>
      </w:tblGrid>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 AND #7) AND (#2 OR #3 OR #4 OR #5 OR #6)</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7</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 xml:space="preserve">(DE "Longitudinal Studies" OR DE "Prospective Studies" OR DE "Followup Studies") OR (“cohort study” OR “cohort” OR “cohort studies” OR “cohort analysis” OR “longitudinal study” OR “longitudinal” OR “prospective” OR “prospective study” OR “prospective studies” OR “follow up study” OR “follow up studies” OR “follow-up study” OR “follow-up studies” OR “tracking” OR “epidemiological method” OR </w:t>
            </w:r>
            <w:r w:rsidRPr="00164D0F">
              <w:rPr>
                <w:rFonts w:ascii="Times New Roman" w:hAnsi="Times New Roman" w:cs="Times New Roman"/>
                <w:sz w:val="20"/>
                <w:szCs w:val="20"/>
              </w:rPr>
              <w:lastRenderedPageBreak/>
              <w:t>“epidemiological methods” OR “epidemiological study” OR “epidemiological studies” OR “observational study” OR “observational studies” OR “observational”)</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lastRenderedPageBreak/>
              <w:t>#6</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TI (“energy balance-related behavi*” OR “obesity-related behavi*”) OR AB (“energy balance-related behavi*” OR “obesity-related behavi*”)</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5</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Sleep" OR DE "Napping" OR DE "NREM Sleep" OR DE "REM Sleep" OR DE "Sleepiness") OR TI (“sleep*” OR “time in bed” OR “bed time” OR “bedtime” OR “night rest” OR “night awakening*” OR “night waking*” OR “daytime sleepiness” OR “day-time sleepiness”) OR AB (“sleep*” OR “time in bed” OR “bed time” OR “bedtime” OR “night rest” OR “night awakening*” OR “night waking*” OR “daytime sleepiness” OR “day-time sleepiness”)</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Fast Food” OR DE “Food Intake” OR DE “Nutrition” OR DE “Energy Drink” OR DE “Beverages (Nonalcoholic)” OR DE “Food”) OR TI (“nutrition” OR “food” OR “diet” OR “intake” OR “beverages” OR “sugar sweetened beverages” OR “energy drinks” OR “energy drink” OR “carbonated beverage*” OR “carbonated drink*” OR “fruit vegetable juice” OR “fast foods” OR “fast food” OR “candy” OR “snack” OR “snacking” OR “snacks” OR “snack food” OR “soft drink” OR “fruit” OR “fruits” OR “vegetables” OR “vegetable” OR “drinks” OR “soda” OR “drinking” OR “breakfast” OR “supper” OR “lunch” OR “meal” OR “dinner” OR “tea” OR “fat” OR “5-a-day” OR “eating”) OR AB (“nutrition” OR “food” OR “diet” OR “intake” OR “beverages” OR “sugar sweetened beverages” OR “energy drinks” OR “energy drink” OR “carbonated beverage*” OR “carbonated drink*” OR “fruit vegetable juice” OR “fast foods” OR “fast food” OR “candy” OR “snack” OR “snacking” OR “snacks” OR “snack food” OR “soft drink” OR “fruit” OR “fruits” OR “vegetables” OR “vegetable” OR “drinks” OR “soda” OR “drinking” OR “breakfast” OR “supper” OR “lunch” OR “meal” OR “dinner” OR “tea” OR “fat” OR “5-a-day” OR “eating”)</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3</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Exercise" OR DE "Aerobic Exercise" OR DE "Weightlifting" OR DE "Yoga" OR DE "Physical Activity" OR DE "Sports" OR DE "Baseball" OR DE "Basketball" OR DE "Extreme Sports" OR DE "Football" OR DE "Judo" OR DE "Martial Arts" OR DE "Soccer" OR DE "Swimming" OR DE "Tennis" OR DE "Weightlifting") OR TI (“physical activit*” OR “exercis*” OR “sport” OR “sports” OR “active” OR “activities” OR “activity” OR “cycling” OR “running” OR “recreation” OR “play” OR “jogging” OR “walk*” OR “bicycle” OR “cycle” OR “bicycling” OR “rowing” OR “swim*”) OR AB (“physical activit*” OR “exercis*” OR “sport” OR “sports” OR “active” OR “activities” OR “activity” OR “cycling” OR “running” OR “recreation” OR “play” OR “jogging” OR “walk*” OR “bicycle” OR “cycle” OR “bicycling” OR “rowing” OR “swim*”)</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SEDENTARY behavior" OR DE "SEDENTARY lifestyles" OR DE "SEDENTARY behavior in children") OR TI (“computer time” OR “computer use” OR “gaming” OR “physical inactivit*” OR “prolonged sitting” OR “screen time” OR “screen-time” OR “sedent*” OR “sitting time” OR “stationary behavio*” OR television OR “TV time” OR “TV viewing” OR “watching TV” OR “cell phone” OR “mobile phone”) OR AB (“computer time” OR “computer use” OR “gaming” OR “physical inactivit*” OR “prolonged sitting” OR “screen time” OR “screen-time” OR “sedent*” OR “sitting time” OR “stationary behavio*” OR television OR “TV time” OR “TV viewing” OR “watching TV” OR “cell phone” OR “mobile phone”)</w:t>
            </w:r>
          </w:p>
        </w:tc>
      </w:tr>
      <w:tr w:rsidR="00723915"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 xml:space="preserve">TI ((((“primary” OR “middle” OR “elementary”) AND (“secondary” OR “high”)) OR ((“primary” OR “elementary”) AND (“secondary” OR “middle” OR “high”))) AND “school”) OR AB ((((“primary” OR </w:t>
            </w:r>
            <w:r w:rsidRPr="00164D0F">
              <w:rPr>
                <w:rFonts w:ascii="Times New Roman" w:hAnsi="Times New Roman" w:cs="Times New Roman"/>
                <w:sz w:val="20"/>
                <w:szCs w:val="20"/>
              </w:rPr>
              <w:lastRenderedPageBreak/>
              <w:t>“middle” OR “elementary”) AND (“secondary” OR “high”)) OR ((“primary” OR “elementary”) AND (“secondary” OR “middle” OR “high”))) AND “school”)</w:t>
            </w:r>
          </w:p>
        </w:tc>
      </w:tr>
    </w:tbl>
    <w:p w:rsidR="00AA5FAB" w:rsidRPr="00164D0F" w:rsidRDefault="00AA5FAB" w:rsidP="00AA5FAB">
      <w:pPr>
        <w:spacing w:line="360" w:lineRule="auto"/>
        <w:rPr>
          <w:rFonts w:ascii="Times New Roman" w:hAnsi="Times New Roman" w:cs="Times New Roman"/>
          <w:b/>
          <w:sz w:val="24"/>
          <w:szCs w:val="24"/>
        </w:rPr>
      </w:pPr>
    </w:p>
    <w:p w:rsidR="00AA5FAB" w:rsidRPr="00164D0F" w:rsidRDefault="00AA5FAB" w:rsidP="00AA5FAB">
      <w:pPr>
        <w:spacing w:line="360" w:lineRule="auto"/>
        <w:rPr>
          <w:rFonts w:ascii="Times New Roman" w:hAnsi="Times New Roman" w:cs="Times New Roman"/>
          <w:b/>
          <w:sz w:val="24"/>
          <w:szCs w:val="24"/>
        </w:rPr>
      </w:pPr>
      <w:r w:rsidRPr="00164D0F">
        <w:rPr>
          <w:rFonts w:ascii="Times New Roman" w:hAnsi="Times New Roman" w:cs="Times New Roman"/>
          <w:sz w:val="24"/>
          <w:szCs w:val="24"/>
        </w:rPr>
        <w:t>Search Strategy SPORTdiscus</w:t>
      </w:r>
    </w:p>
    <w:tbl>
      <w:tblPr>
        <w:tblStyle w:val="Tabelrasterlicht1"/>
        <w:tblW w:w="5317" w:type="pct"/>
        <w:tblLook w:val="04A0" w:firstRow="1" w:lastRow="0" w:firstColumn="1" w:lastColumn="0" w:noHBand="0" w:noVBand="1"/>
      </w:tblPr>
      <w:tblGrid>
        <w:gridCol w:w="482"/>
        <w:gridCol w:w="9152"/>
      </w:tblGrid>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 AND #7) AND (#2 OR #3 OR #4 OR #5 OR #6)</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7</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ohort study” OR “cohort” OR “cohort studies” OR “cohort analysis” OR “longitudinal study” OR “longitudinal” OR “prospective” OR “prospective study” OR “prospective studies” OR “follow up study” OR “follow up studies” OR “follow-up study” OR “follow-up studies” OR “tracking” OR “epidemiological method” OR “epidemiological methods” OR “epidemiological study” OR “epidemiological studies” OR “observational study” OR “observational studies” OR “observational”</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TI (“energy balance-related behavi*” OR “obesity-related behavi*”) OR AB (“energy balance-related behavi*” OR “obesity-related behavi*”)</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5</w:t>
            </w:r>
          </w:p>
        </w:tc>
        <w:tc>
          <w:tcPr>
            <w:tcW w:w="4750" w:type="pct"/>
          </w:tcPr>
          <w:p w:rsidR="00AA5FAB" w:rsidRPr="00164D0F" w:rsidRDefault="00AA5FAB" w:rsidP="00D04675">
            <w:pPr>
              <w:tabs>
                <w:tab w:val="left" w:pos="1815"/>
              </w:tabs>
              <w:spacing w:line="360" w:lineRule="auto"/>
              <w:rPr>
                <w:rFonts w:ascii="Times New Roman" w:hAnsi="Times New Roman" w:cs="Times New Roman"/>
                <w:sz w:val="20"/>
                <w:szCs w:val="20"/>
              </w:rPr>
            </w:pPr>
            <w:r w:rsidRPr="00164D0F">
              <w:rPr>
                <w:rFonts w:ascii="Times New Roman" w:hAnsi="Times New Roman" w:cs="Times New Roman"/>
                <w:sz w:val="20"/>
                <w:szCs w:val="20"/>
              </w:rPr>
              <w:t>(DE "SLEEP" OR DE "SLEEP hygiene" OR DE "SLEEP &amp; health") OR TI (“sleep*” OR “time in bed” OR “bed time” OR “bedtime” OR “night rest” OR “night awakening*” OR “night waking*” OR “daytime sleepiness” OR “day-time sleepiness”) OR AB (“sleep*” OR “time in bed” OR “bed time” OR “bedtime” OR “night rest” OR “night awakening*” OR “night waking*” OR “daytime sleepiness” OR “day-time sleepiness”)</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FOOD" OR DE "BEVERAGES" OR DE "FATS &amp; oils" OR DE "FRIED food" OR DE "FRUIT" OR DE "JUNK food" OR DE "NATURAL foods" OR DE "PACKAGED foods" OR DE "PROCESSED foods" OR DE "SNACK foods" OR DE "SUGAR" OR DE "VEGETABLES" OR DE "NUTRITION" OR DE "CHILD nutrition" OR DE "FRUIT in human nutrition" OR DE "SNACK foods &amp; health" OR DE "SUGARS in human nutrition" OR DE "VEGETABLES in human nutrition" OR DE "YOUTH -- Nutrition" OR DE "FOOD habits") OR TI (“nutrition” OR “food” OR “diet” OR “intake” OR “beverages” OR “sugar sweetened beverages” OR “energy drinks” OR “energy drink” OR “carbonated beverage*” OR “carbonated drink*” OR “fruit vegetable juice” OR “fast foods” OR “fast food” OR “candy” OR “snack” OR “snacking” OR “snacks” OR “snack food” OR “soft drink” OR “fruit” OR “fruits” OR “vegetables” OR “vegetable” OR “drinks” OR “soda” OR “drinking” OR “breakfast” OR “supper” OR “lunch” OR “meal” OR “dinner” OR “tea” OR “fat” OR “5-a-day” OR “eating”) OR AB (“nutrition” OR “food” OR “diet” OR “intake” OR “beverages” OR “sugar sweetened beverages” OR “energy drinks” OR “energy drink” OR “carbonated beverage*” OR “carbonated drink*” OR “fruit vegetable juice” OR “fast foods” OR “fast food” OR “candy” OR “snack” OR “snacking” OR “snacks” OR “snack food” OR “soft drink” OR “fruit” OR “fruits” OR “vegetables” OR “vegetable” OR “drinks” OR “soda” OR “drinking” OR “breakfast” OR “supper” OR “lunch” OR “meal” OR “dinner” OR “tea” OR “fat” OR “5-a-day” OR “eating”)</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3</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 xml:space="preserve">(DE "EXERCISE" OR DE "ABDOMINAL exercises" OR DE "AEROBIC exercises" OR DE "ANAEROBIC exercises" OR DE "ARM exercises" OR DE "BACK exercises" OR DE "CHAIR exercises" OR DE "CHEST exercises" OR DE "CIRCUIT training" OR DE "EXERCISE for children" OR DE "EXERCISE for girls" OR DE "EXERCISE for youth" OR DE "EXERCISE video games" OR DE "FOOT exercises" OR DE "GYMNASTICS" OR DE "KNEE exercises" OR DE "LEG exercises" OR DE "MUSCLE strength" OR DE "PILATES method" OR DE "RUNNING" OR DE "RUNNING -- Social aspects" OR DE "SCHOOL exercises </w:t>
            </w:r>
            <w:r w:rsidRPr="00164D0F">
              <w:rPr>
                <w:rFonts w:ascii="Times New Roman" w:hAnsi="Times New Roman" w:cs="Times New Roman"/>
                <w:sz w:val="20"/>
                <w:szCs w:val="20"/>
              </w:rPr>
              <w:lastRenderedPageBreak/>
              <w:t>&amp; recreations" OR DE "SHOULDER exercises" OR DE "STRENGTH training" OR DE "TREADMILL exercise" OR DE "YOGA" OR DE "PHYSICAL activity" OR DE "PHYSICAL training &amp; conditioning" OR DE "SPORTS" OR DE "PLAY") OR TI (“physical activit*” OR “exercis*” OR “sport” OR “sports” OR “active” OR “activities” OR “activity” OR “cycling” OR “running” OR “recreation” OR “play” OR “jogging” OR “walk*” OR “bicycle” OR “cycle” OR “bicycling” OR “rowing” OR “swim*”) OR AB (“physical activit*” OR “exercis*” OR “sport” OR “sports” OR “active” OR “activities” OR “activity” OR “cycling” OR “running” OR “recreation” OR “play” OR “jogging” OR “walk*” OR “bicycle” OR “cycle” OR “bicycling” OR “rowing” OR “swim*”)</w:t>
            </w:r>
          </w:p>
        </w:tc>
      </w:tr>
      <w:tr w:rsidR="00164D0F"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lastRenderedPageBreak/>
              <w:t>#2</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DE "SEDENTARY behavior" OR DE "SEDENTARY lifestyles" OR DE "SEDENTARY behavior in children") OR TI (“computer time” OR “computer use” OR “gaming” OR “physical inactivit*” OR “prolonged sitting” OR “screen time” OR “screen-time” OR “sedent*” OR “sitting time” OR “stationary behavio*” OR television OR “TV time” OR “TV viewing” OR “watching TV” OR “cell phone” OR “mobile phone”) OR AB (“computer time” OR “computer use” OR “gaming” OR “physical inactivit*” OR “prolonged sitting” OR “screen time” OR “screen-time” OR “sedent*” OR “sitting time” OR “stationary behavio*” OR television OR “TV time” OR “TV viewing” OR “watching TV” OR “cell phone” OR “mobile phone”)</w:t>
            </w:r>
          </w:p>
        </w:tc>
      </w:tr>
      <w:tr w:rsidR="00723915" w:rsidRPr="00164D0F" w:rsidTr="00D04675">
        <w:tc>
          <w:tcPr>
            <w:tcW w:w="250" w:type="pct"/>
            <w:hideMark/>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w:t>
            </w:r>
          </w:p>
        </w:tc>
        <w:tc>
          <w:tcPr>
            <w:tcW w:w="4750" w:type="pct"/>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TI ((((“primary” OR “middle” OR “elementary”) AND (“secondary” OR “high”)) OR ((“primary” OR “elementary”) AND (“secondary” OR “middle” OR “high”))) AND “school”) OR AB ((((“primary” OR “middle” OR “elementary”) AND (“secondary” OR “high”)) OR ((“primary” OR “elementary”) AND (“secondary” OR “middle” OR “high”))) AND “school”)</w:t>
            </w:r>
          </w:p>
        </w:tc>
      </w:tr>
    </w:tbl>
    <w:p w:rsidR="00AA5FAB" w:rsidRPr="00164D0F" w:rsidRDefault="00AA5FAB" w:rsidP="00AA5FAB">
      <w:pPr>
        <w:spacing w:line="360" w:lineRule="auto"/>
        <w:rPr>
          <w:rFonts w:ascii="Times New Roman" w:hAnsi="Times New Roman" w:cs="Times New Roman"/>
          <w:i/>
          <w:sz w:val="24"/>
          <w:szCs w:val="24"/>
        </w:rPr>
      </w:pPr>
    </w:p>
    <w:p w:rsidR="00AA5FAB" w:rsidRPr="00164D0F" w:rsidRDefault="00AA5FAB" w:rsidP="00AA5FAB">
      <w:pPr>
        <w:rPr>
          <w:rFonts w:ascii="Times New Roman" w:hAnsi="Times New Roman" w:cs="Times New Roman"/>
          <w:b/>
          <w:sz w:val="24"/>
          <w:szCs w:val="24"/>
        </w:rPr>
      </w:pPr>
      <w:r w:rsidRPr="00164D0F">
        <w:rPr>
          <w:rFonts w:ascii="Times New Roman" w:hAnsi="Times New Roman" w:cs="Times New Roman"/>
          <w:b/>
          <w:sz w:val="24"/>
          <w:szCs w:val="24"/>
        </w:rPr>
        <w:br w:type="page"/>
      </w:r>
    </w:p>
    <w:p w:rsidR="00AA5FAB" w:rsidRPr="00164D0F" w:rsidRDefault="00AA5FAB" w:rsidP="00AA5FAB">
      <w:pPr>
        <w:spacing w:after="0" w:line="360" w:lineRule="auto"/>
        <w:rPr>
          <w:rFonts w:ascii="Times New Roman" w:hAnsi="Times New Roman" w:cs="Times New Roman"/>
          <w:b/>
          <w:sz w:val="24"/>
          <w:szCs w:val="24"/>
        </w:rPr>
        <w:sectPr w:rsidR="00AA5FAB" w:rsidRPr="00164D0F" w:rsidSect="00E25497">
          <w:pgSz w:w="11906" w:h="16838"/>
          <w:pgMar w:top="1418" w:right="1418" w:bottom="1418" w:left="1418" w:header="709" w:footer="709" w:gutter="0"/>
          <w:lnNumType w:countBy="1" w:restart="continuous"/>
          <w:cols w:space="708"/>
          <w:titlePg/>
          <w:docGrid w:linePitch="360"/>
        </w:sectPr>
      </w:pPr>
    </w:p>
    <w:p w:rsidR="00AA5FAB" w:rsidRPr="00164D0F" w:rsidRDefault="00AA5FAB" w:rsidP="00AA5FAB">
      <w:pPr>
        <w:spacing w:after="0" w:line="360" w:lineRule="auto"/>
        <w:rPr>
          <w:rFonts w:ascii="Times New Roman" w:hAnsi="Times New Roman" w:cs="Times New Roman"/>
          <w:sz w:val="24"/>
          <w:szCs w:val="24"/>
        </w:rPr>
      </w:pPr>
      <w:r w:rsidRPr="00164D0F">
        <w:rPr>
          <w:rFonts w:ascii="Times New Roman" w:hAnsi="Times New Roman" w:cs="Times New Roman"/>
          <w:b/>
          <w:sz w:val="24"/>
          <w:szCs w:val="24"/>
        </w:rPr>
        <w:lastRenderedPageBreak/>
        <w:t xml:space="preserve">Supplementary file 2. </w:t>
      </w:r>
      <w:r w:rsidRPr="00164D0F">
        <w:rPr>
          <w:rFonts w:ascii="Times New Roman" w:hAnsi="Times New Roman" w:cs="Times New Roman"/>
          <w:sz w:val="24"/>
          <w:szCs w:val="24"/>
        </w:rPr>
        <w:t xml:space="preserve">Quality assessment per included study, sorted by energy balance-related behaviour, study name, quality score and alphabetically by first author. </w:t>
      </w:r>
    </w:p>
    <w:tbl>
      <w:tblPr>
        <w:tblStyle w:val="TableGridLight1"/>
        <w:tblpPr w:leftFromText="141" w:rightFromText="141" w:vertAnchor="text" w:tblpY="1"/>
        <w:tblW w:w="0" w:type="auto"/>
        <w:tblLook w:val="04A0" w:firstRow="1" w:lastRow="0" w:firstColumn="1" w:lastColumn="0" w:noHBand="0" w:noVBand="1"/>
      </w:tblPr>
      <w:tblGrid>
        <w:gridCol w:w="1626"/>
        <w:gridCol w:w="1136"/>
        <w:gridCol w:w="1233"/>
        <w:gridCol w:w="1605"/>
        <w:gridCol w:w="1457"/>
        <w:gridCol w:w="912"/>
        <w:gridCol w:w="1962"/>
        <w:gridCol w:w="908"/>
        <w:gridCol w:w="1185"/>
        <w:gridCol w:w="1968"/>
      </w:tblGrid>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Author (year)</w:t>
            </w:r>
          </w:p>
        </w:tc>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Research question</w:t>
            </w:r>
          </w:p>
        </w:tc>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Study population</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Representative sample</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Recruitment of subjects</w:t>
            </w:r>
          </w:p>
        </w:tc>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Sample size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Outcome measures</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Follow up rate</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Statistical analysis </w:t>
            </w:r>
          </w:p>
        </w:tc>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Quality assessment </w:t>
            </w: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b/>
                <w:sz w:val="20"/>
                <w:szCs w:val="20"/>
              </w:rPr>
            </w:pPr>
            <w:r w:rsidRPr="00164D0F">
              <w:rPr>
                <w:rFonts w:ascii="Times New Roman" w:hAnsi="Times New Roman" w:cs="Times New Roman"/>
                <w:b/>
                <w:sz w:val="20"/>
                <w:szCs w:val="20"/>
              </w:rPr>
              <w:t>Physical activity</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Clennin et al. </w:t>
            </w:r>
            <w:r w:rsidRPr="00164D0F">
              <w:rPr>
                <w:rFonts w:ascii="Times New Roman" w:hAnsi="Times New Roman" w:cs="Times New Roman"/>
                <w:b/>
                <w:sz w:val="20"/>
                <w:szCs w:val="20"/>
              </w:rPr>
              <w:fldChar w:fldCharType="begin">
                <w:fldData xml:space="preserve">PEVuZE5vdGU+PENpdGU+PEF1dGhvcj5DbGVubmluPC9BdXRob3I+PFllYXI+MjAxOTwvWWVhcj48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=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DbGVubmluPC9BdXRob3I+PFllYXI+MjAxOTwvWWVhcj48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=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9)</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10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Dowda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Dowda&lt;/Author&gt;&lt;Year&gt;2020&lt;/Year&gt;&lt;RecNum&gt;60&lt;/RecNum&gt;&lt;DisplayText&gt;(48)&lt;/DisplayText&gt;&lt;record&gt;&lt;rec-number&gt;60&lt;/rec-number&gt;&lt;foreign-keys&gt;&lt;key app="EN" db-id="edztaape22s59we2d5c5epa4ps5xfw5w9vz0" timestamp="1589453212"&gt;60&lt;/key&gt;&lt;/foreign-keys&gt;&lt;ref-type name="Journal Article"&gt;17&lt;/ref-type&gt;&lt;contributors&gt;&lt;authors&gt;&lt;author&gt;Dowda, M.&lt;/author&gt;&lt;author&gt;Saunders, R. P.&lt;/author&gt;&lt;author&gt;Colabianchi, N.&lt;/author&gt;&lt;author&gt;Dishman, R. K.&lt;/author&gt;&lt;author&gt;McIver, K. L.&lt;/author&gt;&lt;author&gt;Pate, R. R.&lt;/author&gt;&lt;/authors&gt;&lt;/contributors&gt;&lt;titles&gt;&lt;title&gt;Longitudinal Associations Between Psychosocial, Home, and Neighborhood Factors and Children&amp;apos;s Physical Activity&lt;/title&gt;&lt;secondary-title&gt;J Phys Act Health&lt;/secondary-title&gt;&lt;alt-title&gt;Journal of physical activity &amp;amp; health&lt;/alt-title&gt;&lt;/titles&gt;&lt;periodical&gt;&lt;full-title&gt;J Phys Act Health&lt;/full-title&gt;&lt;/periodical&gt;&lt;pages&gt;1-7&lt;/pages&gt;&lt;edition&gt;2020/02/06&lt;/edition&gt;&lt;keywords&gt;&lt;keyword&gt;perceived environment&lt;/keyword&gt;&lt;keyword&gt;social support&lt;/keyword&gt;&lt;keyword&gt;windshield survey&lt;/keyword&gt;&lt;keyword&gt;youth&lt;/keyword&gt;&lt;/keywords&gt;&lt;dates&gt;&lt;year&gt;2020&lt;/year&gt;&lt;pub-dates&gt;&lt;date&gt;Feb 5&lt;/date&gt;&lt;/pub-dates&gt;&lt;/dates&gt;&lt;isbn&gt;1543-3080&lt;/isbn&gt;&lt;accession-num&gt;32023536&lt;/accession-num&gt;&lt;urls&gt;&lt;/urls&gt;&lt;electronic-resource-num&gt;10.1123/jpah.2019-0137&lt;/electronic-resource-num&gt;&lt;remote-database-provider&gt;NLM&lt;/remote-database-provider&gt;&lt;language&gt;eng&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8)</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Dowda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Dowda&lt;/Author&gt;&lt;Year&gt;2021&lt;/Year&gt;&lt;RecNum&gt;114&lt;/RecNum&gt;&lt;DisplayText&gt;(50)&lt;/DisplayText&gt;&lt;record&gt;&lt;rec-number&gt;114&lt;/rec-number&gt;&lt;foreign-keys&gt;&lt;key app="EN" db-id="edztaape22s59we2d5c5epa4ps5xfw5w9vz0" timestamp="1630577407"&gt;114&lt;/key&gt;&lt;/foreign-keys&gt;&lt;ref-type name="Journal Article"&gt;17&lt;/ref-type&gt;&lt;contributors&gt;&lt;authors&gt;&lt;author&gt;Dowda, M.&lt;/author&gt;&lt;author&gt;Dishman, R. K.&lt;/author&gt;&lt;author&gt;Saunders, R. P.&lt;/author&gt;&lt;author&gt;Pate, R. R.&lt;/author&gt;&lt;/authors&gt;&lt;/contributors&gt;&lt;auth-address&gt;M. Dowda, Department of Exercise Science, Arnold School of Public Health, University of South Carolina, 921 Assembly Street, Columbia, SC, United States&lt;/auth-address&gt;&lt;titles&gt;&lt;title&gt;Associations between three measures of physical activity and selected influences on physical activity in youth transitioning from elementary to middle school&lt;/title&gt;&lt;secondary-title&gt;Sports Medicine and Health Science&lt;/secondary-title&gt;&lt;/titles&gt;&lt;periodical&gt;&lt;full-title&gt;Sports Medicine and Health Science&lt;/full-title&gt;&lt;/periodical&gt;&lt;pages&gt;21-27&lt;/pages&gt;&lt;volume&gt;3&lt;/volume&gt;&lt;number&gt;1&lt;/number&gt;&lt;keywords&gt;&lt;keyword&gt;accelerometer&lt;/keyword&gt;&lt;keyword&gt;article&lt;/keyword&gt;&lt;keyword&gt;child&lt;/keyword&gt;&lt;keyword&gt;correlational study&lt;/keyword&gt;&lt;keyword&gt;female&lt;/keyword&gt;&lt;keyword&gt;human&lt;/keyword&gt;&lt;keyword&gt;longitudinal study&lt;/keyword&gt;&lt;keyword&gt;male&lt;/keyword&gt;&lt;keyword&gt;middle school&lt;/keyword&gt;&lt;keyword&gt;model&lt;/keyword&gt;&lt;keyword&gt;observational study&lt;/keyword&gt;&lt;keyword&gt;physical activity&lt;/keyword&gt;&lt;keyword&gt;primary school&lt;/keyword&gt;&lt;keyword&gt;self concept&lt;/keyword&gt;&lt;keyword&gt;self report&lt;/keyword&gt;&lt;keyword&gt;structural equation modeling&lt;/keyword&gt;&lt;/keywords&gt;&lt;dates&gt;&lt;year&gt;2021&lt;/year&gt;&lt;/dates&gt;&lt;isbn&gt;2666-3376&lt;/isbn&gt;&lt;work-type&gt;Article&lt;/work-type&gt;&lt;urls&gt;&lt;related-urls&gt;&lt;url&gt;https://www.embase.com/search/results?subaction=viewrecord&amp;amp;id=L2011160287&amp;amp;from=export&lt;/url&gt;&lt;url&gt;http://dx.doi.org/10.1016/j.smhs.2021.02.004&lt;/url&gt;&lt;/related-urls&gt;&lt;/urls&gt;&lt;electronic-resource-num&gt;10.1016/j.smhs.2021.02.004&lt;/electronic-resource-num&gt;&lt;remote-database-name&gt;Embase&lt;/remote-database-name&gt;&lt;language&gt;English&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0)</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Parent reported child’s PA: -</w:t>
            </w:r>
          </w:p>
          <w:p w:rsidR="00AA5FAB" w:rsidRPr="00164D0F" w:rsidRDefault="00AA5FAB" w:rsidP="00D04675">
            <w:pPr>
              <w:spacing w:line="360" w:lineRule="auto"/>
              <w:rPr>
                <w:rFonts w:ascii="Times New Roman" w:hAnsi="Times New Roman" w:cs="Times New Roman"/>
                <w:sz w:val="20"/>
                <w:szCs w:val="20"/>
              </w:rPr>
            </w:pP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Self-reported PA and accelerometer-based MVPA: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Parent reported child’s PA: 40%</w:t>
            </w:r>
          </w:p>
          <w:p w:rsidR="00AA5FAB" w:rsidRPr="00164D0F" w:rsidRDefault="00AA5FAB" w:rsidP="00D04675">
            <w:pPr>
              <w:spacing w:line="360" w:lineRule="auto"/>
              <w:rPr>
                <w:rFonts w:ascii="Times New Roman" w:hAnsi="Times New Roman" w:cs="Times New Roman"/>
                <w:sz w:val="20"/>
                <w:szCs w:val="20"/>
              </w:rPr>
            </w:pP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Self-reported PA and accelerometer-based MVPA: 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Lau et al. </w:t>
            </w:r>
            <w:r w:rsidRPr="00164D0F">
              <w:rPr>
                <w:rFonts w:ascii="Times New Roman" w:hAnsi="Times New Roman" w:cs="Times New Roman"/>
                <w:b/>
                <w:sz w:val="20"/>
                <w:szCs w:val="20"/>
              </w:rPr>
              <w:fldChar w:fldCharType="begin">
                <w:fldData xml:space="preserve">PEVuZE5vdGU+PENpdGU+PEF1dGhvcj5MYXU8L0F1dGhvcj48WWVhcj4yMDE3PC9ZZWFyPjxSZWNO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MYXU8L0F1dGhvcj48WWVhcj4yMDE3PC9ZZWFyPjxSZWNO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3)</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Pate et al. </w:t>
            </w:r>
            <w:r w:rsidRPr="00164D0F">
              <w:rPr>
                <w:rFonts w:ascii="Times New Roman" w:hAnsi="Times New Roman" w:cs="Times New Roman"/>
                <w:b/>
                <w:sz w:val="20"/>
                <w:szCs w:val="20"/>
              </w:rPr>
              <w:fldChar w:fldCharType="begin">
                <w:fldData xml:space="preserve">PEVuZE5vdGU+PENpdGU+PEF1dGhvcj5QYXRlPC9BdXRob3I+PFllYXI+MjAxOTwvWWVhcj48UmVj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ZTY1LWU3MzwvcGFnZXM+PHZvbHVtZT41Njwvdm9sdW1lPjxudW1iZXI+MzwvbnVtYmVy
PjxlZGl0aW9uPjIwMTkvMDEvMTk8L2VkaXRpb24+PGRhdGVzPjx5ZWFyPjIwMTk8L3llYXI+PHB1
Yi1kYXRlcz48ZGF0ZT5NYXI8L2RhdGU+PC9wdWItZGF0ZXM+PC9kYXRlcz48aXNibj4wNzQ5LTM3
OTc8L2lzYm4+PGFjY2Vzc2lvbi1udW0+MzA2NTUwODQ8L2FjY2Vzc2lvbi1udW0+PHVybHM+PC91
cmxzPjxjdXN0b20yPlBNQzYzODA5Mzg8L2N1c3RvbTI+PGN1c3RvbTY+TklITVMxNTE4Nzk4PC9j
dXN0b202PjxlbGVjdHJvbmljLXJlc291cmNlLW51bT4xMC4xMDE2L2ouYW1lcHJlLjIwMTguMTAu
MDEyPC9lbGVjdHJvbmljLXJlc291cmNlLW51bT48cmVtb3RlLWRhdGFiYXNlLXByb3ZpZGVyPk5M
TTwvcmVtb3RlLWRhdGFiYXNlLXByb3ZpZGVyPjxsYW5ndWFnZT5lbmc8L2xhbmd1YWdlPjwvcmVj
b3JkPjwvQ2l0ZT48L0VuZE5vdGU+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QYXRlPC9BdXRob3I+PFllYXI+MjAxOTwvWWVhcj48UmVj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ZTY1LWU3MzwvcGFnZXM+PHZvbHVtZT41Njwvdm9sdW1lPjxudW1iZXI+MzwvbnVtYmVy
PjxlZGl0aW9uPjIwMTkvMDEvMTk8L2VkaXRpb24+PGRhdGVzPjx5ZWFyPjIwMTk8L3llYXI+PHB1
Yi1kYXRlcz48ZGF0ZT5NYXI8L2RhdGU+PC9wdWItZGF0ZXM+PC9kYXRlcz48aXNibj4wNzQ5LTM3
OTc8L2lzYm4+PGFjY2Vzc2lvbi1udW0+MzA2NTUwODQ8L2FjY2Vzc2lvbi1udW0+PHVybHM+PC91
cmxzPjxjdXN0b20yPlBNQzYzODA5Mzg8L2N1c3RvbTI+PGN1c3RvbTY+TklITVMxNTE4Nzk4PC9j
dXN0b202PjxlbGVjdHJvbmljLXJlc291cmNlLW51bT4xMC4xMDE2L2ouYW1lcHJlLjIwMTguMTAu
MDEyPC9lbGVjdHJvbmljLXJlc291cmNlLW51bT48cmVtb3RlLWRhdGFiYXNlLXByb3ZpZGVyPk5M
TTwvcmVtb3RlLWRhdGFiYXNlLXByb3ZpZGVyPjxsYW5ndWFnZT5lbmc8L2xhbmd1YWdlPjwvcmVj
b3JkPjwvQ2l0ZT48L0VuZE5vdGU+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6)</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Pate et al. </w:t>
            </w:r>
            <w:r w:rsidRPr="00164D0F">
              <w:rPr>
                <w:rFonts w:ascii="Times New Roman" w:hAnsi="Times New Roman" w:cs="Times New Roman"/>
                <w:b/>
                <w:sz w:val="20"/>
                <w:szCs w:val="20"/>
              </w:rPr>
              <w:fldChar w:fldCharType="begin">
                <w:fldData xml:space="preserve">PEVuZE5vdGU+PENpdGU+PEF1dGhvcj5QYXRlPC9BdXRob3I+PFllYXI+MjAxOTwvWWVhcj48UmVj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QYXRlPC9BdXRob3I+PFllYXI+MjAxOTwvWWVhcj48UmVj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7)</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Pate et al. </w:t>
            </w: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lastRenderedPageBreak/>
              <w:t xml:space="preserve">Coombes et al. </w:t>
            </w:r>
            <w:r w:rsidRPr="00164D0F">
              <w:rPr>
                <w:rFonts w:ascii="Times New Roman" w:hAnsi="Times New Roman" w:cs="Times New Roman"/>
                <w:b/>
                <w:sz w:val="20"/>
                <w:szCs w:val="20"/>
              </w:rPr>
              <w:fldChar w:fldCharType="begin">
                <w:fldData xml:space="preserve">PEVuZE5vdGU+PENpdGU+PEF1dGhvcj5Db29tYmVzPC9BdXRob3I+PFllYXI+MjAxNDwvWWVhcj48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Db29tYmVzPC9BdXRob3I+PFllYXI+MjAxNDwvWWVhcj48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38)</w:t>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t xml:space="preserve"> </w:t>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Cooper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Cooper&lt;/Author&gt;&lt;Year&gt;2012&lt;/Year&gt;&lt;RecNum&gt;35&lt;/RecNum&gt;&lt;DisplayText&gt;(28)&lt;/DisplayText&gt;&lt;record&gt;&lt;rec-number&gt;35&lt;/rec-number&gt;&lt;foreign-keys&gt;&lt;key app="EN" db-id="edztaape22s59we2d5c5epa4ps5xfw5w9vz0" timestamp="1565771196"&gt;35&lt;/key&gt;&lt;/foreign-keys&gt;&lt;ref-type name="Journal Article"&gt;17&lt;/ref-type&gt;&lt;contributors&gt;&lt;authors&gt;&lt;author&gt;Cooper, Ashley R&lt;/author&gt;&lt;author&gt;Jago, Russell&lt;/author&gt;&lt;author&gt;Southward, Elissa F&lt;/author&gt;&lt;author&gt;Page, Angie S&lt;/author&gt;&lt;/authors&gt;&lt;/contributors&gt;&lt;titles&gt;&lt;title&gt;Active travel and physical activity across the school transition: the PEACH project&lt;/title&gt;&lt;secondary-title&gt;Medicine and science in sports and exercise&lt;/secondary-title&gt;&lt;/titles&gt;&lt;periodical&gt;&lt;full-title&gt;Medicine and science in sports and exercise&lt;/full-title&gt;&lt;/periodical&gt;&lt;pages&gt;1890-1897&lt;/pages&gt;&lt;volume&gt;44&lt;/volume&gt;&lt;number&gt;10&lt;/number&gt;&lt;dates&gt;&lt;year&gt;2012&lt;/year&gt;&lt;/dates&gt;&lt;isbn&gt;0195-9131&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28)</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 Questionnaire: 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AA5FAB">
            <w:pPr>
              <w:pStyle w:val="Lijstalinea"/>
              <w:numPr>
                <w:ilvl w:val="0"/>
                <w:numId w:val="1"/>
              </w:num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80%</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Jago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Jago&lt;/Author&gt;&lt;Year&gt;2012&lt;/Year&gt;&lt;RecNum&gt;22&lt;/RecNum&gt;&lt;DisplayText&gt;(41)&lt;/DisplayText&gt;&lt;record&gt;&lt;rec-number&gt;22&lt;/rec-number&gt;&lt;foreign-keys&gt;&lt;key app="EN" db-id="edztaape22s59we2d5c5epa4ps5xfw5w9vz0" timestamp="1544448659"&gt;22&lt;/key&gt;&lt;/foreign-keys&gt;&lt;ref-type name="Journal Article"&gt;17&lt;/ref-type&gt;&lt;contributors&gt;&lt;authors&gt;&lt;author&gt;Jago, R.&lt;/author&gt;&lt;author&gt;Page, A. S.&lt;/author&gt;&lt;author&gt;Cooper, A. R.&lt;/author&gt;&lt;/authors&gt;&lt;/contributors&gt;&lt;auth-address&gt;Centre for Exercise, Nutrition and Health Sciences, School for Policy Studies, University of Bristol, Bristol, United Kingdom. Russ.Jago@bris.ac.uk&lt;/auth-address&gt;&lt;titles&gt;&lt;title&gt;Friends and physical activity during the transition from primary to secondary school&lt;/title&gt;&lt;secondary-title&gt;Med Sci Sports Exerc&lt;/secondary-title&gt;&lt;/titles&gt;&lt;periodical&gt;&lt;full-title&gt;Med Sci Sports Exerc&lt;/full-title&gt;&lt;/periodical&gt;&lt;pages&gt;111-7&lt;/pages&gt;&lt;volume&gt;44&lt;/volume&gt;&lt;number&gt;1&lt;/number&gt;&lt;edition&gt;2011/06/24&lt;/edition&gt;&lt;keywords&gt;&lt;keyword&gt;Child&lt;/keyword&gt;&lt;keyword&gt;Cohort Studies&lt;/keyword&gt;&lt;keyword&gt;Cross-Sectional Studies&lt;/keyword&gt;&lt;keyword&gt;Female&lt;/keyword&gt;&lt;keyword&gt;Friends/ psychology&lt;/keyword&gt;&lt;keyword&gt;Humans&lt;/keyword&gt;&lt;keyword&gt;Male&lt;/keyword&gt;&lt;keyword&gt;Motor Activity&lt;/keyword&gt;&lt;keyword&gt;Schools&lt;/keyword&gt;&lt;keyword&gt;Sedentary Lifestyle&lt;/keyword&gt;&lt;/keywords&gt;&lt;dates&gt;&lt;year&gt;2012&lt;/year&gt;&lt;pub-dates&gt;&lt;date&gt;Jan&lt;/date&gt;&lt;/pub-dates&gt;&lt;/dates&gt;&lt;isbn&gt;1530-0315 (Electronic)&amp;#xD;0195-9131 (Linking)&lt;/isbn&gt;&lt;accession-num&gt;21697746&lt;/accession-num&gt;&lt;urls&gt;&lt;/urls&gt;&lt;electronic-resource-num&gt;10.1249/MSS.0b013e318229df6e&lt;/electronic-resource-num&gt;&lt;remote-database-name&gt;PubMed&lt;/remote-database-name&gt;&lt;remote-database-provider&gt;NLM&lt;/remote-database-provider&gt;&lt;language&gt;eng&lt;/language&gt;&lt;access-date&gt;15/3/18&lt;/access-dat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1)</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De Meester et al. </w:t>
            </w:r>
            <w:r w:rsidRPr="00164D0F">
              <w:rPr>
                <w:rFonts w:ascii="Times New Roman" w:hAnsi="Times New Roman" w:cs="Times New Roman"/>
                <w:b/>
                <w:sz w:val="20"/>
                <w:szCs w:val="20"/>
              </w:rPr>
              <w:fldChar w:fldCharType="begin">
                <w:fldData xml:space="preserve">PEVuZE5vdGU+PENpdGU+PEF1dGhvcj5EZSBNZWVzdGVyPC9BdXRob3I+PFllYXI+MjAxNDwvWWVh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EZSBNZWVzdGVyPC9BdXRob3I+PFllYXI+MjAxNDwvWWVh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21)</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 Questionnaire: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80%</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Garcia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Garcia&lt;/Author&gt;&lt;Year&gt;1998&lt;/Year&gt;&lt;RecNum&gt;21&lt;/RecNum&gt;&lt;DisplayText&gt;(39)&lt;/DisplayText&gt;&lt;record&gt;&lt;rec-number&gt;21&lt;/rec-number&gt;&lt;foreign-keys&gt;&lt;key app="EN" db-id="edztaape22s59we2d5c5epa4ps5xfw5w9vz0" timestamp="1544448376"&gt;21&lt;/key&gt;&lt;/foreign-keys&gt;&lt;ref-type name="Journal Article"&gt;17&lt;/ref-type&gt;&lt;contributors&gt;&lt;authors&gt;&lt;author&gt;Garcia, A. W.&lt;/author&gt;&lt;author&gt;Pender, N. J.&lt;/author&gt;&lt;author&gt;Antonakos, C. L.&lt;/author&gt;&lt;author&gt;Ronis, D. L.&lt;/author&gt;&lt;/authors&gt;&lt;/contributors&gt;&lt;auth-address&gt;Division of Kinesiology, University of Michigan, Ann Arbor, USA.&lt;/auth-address&gt;&lt;titles&gt;&lt;title&gt;Changes in physical activity beliefs and behaviors of boys and girls across the transition to junior high school&lt;/title&gt;&lt;secondary-title&gt;J Adolesc Health&lt;/secondary-title&gt;&lt;/titles&gt;&lt;periodical&gt;&lt;full-title&gt;J Adolesc Health&lt;/full-title&gt;&lt;/periodical&gt;&lt;pages&gt;394-402&lt;/pages&gt;&lt;volume&gt;22&lt;/volume&gt;&lt;number&gt;5&lt;/number&gt;&lt;edition&gt;1998/05/20&lt;/edition&gt;&lt;keywords&gt;&lt;keyword&gt;Adolescent&lt;/keyword&gt;&lt;keyword&gt;Child&lt;/keyword&gt;&lt;keyword&gt;Child Development&lt;/keyword&gt;&lt;keyword&gt;Female&lt;/keyword&gt;&lt;keyword&gt;Humans&lt;/keyword&gt;&lt;keyword&gt;Life Style&lt;/keyword&gt;&lt;keyword&gt;Longitudinal Studies&lt;/keyword&gt;&lt;keyword&gt;Male&lt;/keyword&gt;&lt;keyword&gt;Physical Fitness&lt;/keyword&gt;&lt;keyword&gt;Self Concept&lt;/keyword&gt;&lt;keyword&gt;Sex Factors&lt;/keyword&gt;&lt;keyword&gt;Social Support&lt;/keyword&gt;&lt;/keywords&gt;&lt;dates&gt;&lt;year&gt;1998&lt;/year&gt;&lt;pub-dates&gt;&lt;date&gt;May&lt;/date&gt;&lt;/pub-dates&gt;&lt;/dates&gt;&lt;isbn&gt;1054-139X (Print)&amp;#xD;1054-139X (Linking)&lt;/isbn&gt;&lt;accession-num&gt;9589341&lt;/accession-num&gt;&lt;urls&gt;&lt;/urls&gt;&lt;remote-database-name&gt;PubMed&lt;/remote-database-name&gt;&lt;remote-database-provider&gt;NLM&lt;/remote-database-provider&gt;&lt;language&gt;eng&lt;/language&gt;&lt;access-date&gt;15/3/18&lt;/access-dat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39)</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Harrison et al. </w:t>
            </w:r>
            <w:r w:rsidRPr="00164D0F">
              <w:rPr>
                <w:rFonts w:ascii="Times New Roman" w:hAnsi="Times New Roman" w:cs="Times New Roman"/>
                <w:b/>
                <w:sz w:val="20"/>
                <w:szCs w:val="20"/>
              </w:rPr>
              <w:fldChar w:fldCharType="begin">
                <w:fldData xml:space="preserve">PEVuZE5vdGU+PENpdGU+PEF1dGhvcj5IYXJyaXNvbjwvQXV0aG9yPjxZZWFyPjIwMTY8L1llYXI+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IYXJyaXNvbjwvQXV0aG9yPjxZZWFyPjIwMTY8L1llYXI+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0)</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Kirby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Kirby&lt;/Author&gt;&lt;Year&gt;2011&lt;/Year&gt;&lt;RecNum&gt;26&lt;/RecNum&gt;&lt;DisplayText&gt;(42)&lt;/DisplayText&gt;&lt;record&gt;&lt;rec-number&gt;26&lt;/rec-number&gt;&lt;foreign-keys&gt;&lt;key app="EN" db-id="edztaape22s59we2d5c5epa4ps5xfw5w9vz0" timestamp="1551349615"&gt;26&lt;/key&gt;&lt;/foreign-keys&gt;&lt;ref-type name="Journal Article"&gt;17&lt;/ref-type&gt;&lt;contributors&gt;&lt;authors&gt;&lt;author&gt;Kirby, Joanna&lt;/author&gt;&lt;author&gt;Levin, Kate A&lt;/author&gt;&lt;author&gt;Inchley, Jo&lt;/author&gt;&lt;/authors&gt;&lt;/contributors&gt;&lt;titles&gt;&lt;title&gt;Parental and peer influences on physical activity among Scottish adolescents: a longitudinal study&lt;/title&gt;&lt;secondary-title&gt;Journal of Physical Activity and Health&lt;/secondary-title&gt;&lt;/titles&gt;&lt;periodical&gt;&lt;full-title&gt;Journal of Physical Activity and Health&lt;/full-title&gt;&lt;/periodical&gt;&lt;pages&gt;785-793&lt;/pages&gt;&lt;volume&gt;8&lt;/volume&gt;&lt;number&gt;6&lt;/number&gt;&lt;dates&gt;&lt;year&gt;2011&lt;/year&gt;&lt;/dates&gt;&lt;isbn&gt;1543-3080&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2)</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Mikalsen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Mikalsen&lt;/Author&gt;&lt;Year&gt;2020&lt;/Year&gt;&lt;RecNum&gt;116&lt;/RecNum&gt;&lt;DisplayText&gt;(52)&lt;/DisplayText&gt;&lt;record&gt;&lt;rec-number&gt;116&lt;/rec-number&gt;&lt;foreign-keys&gt;&lt;key app="EN" db-id="edztaape22s59we2d5c5epa4ps5xfw5w9vz0" timestamp="1633519147"&gt;116&lt;/key&gt;&lt;/foreign-keys&gt;&lt;ref-type name="Journal Article"&gt;17&lt;/ref-type&gt;&lt;contributors&gt;&lt;authors&gt;&lt;author&gt;Mikalsen, H. K.&lt;/author&gt;&lt;author&gt;Bentzen, M.&lt;/author&gt;&lt;author&gt;Säfvenbom, R.&lt;/author&gt;&lt;author&gt;Lagestad, P. A.&lt;/author&gt;&lt;/authors&gt;&lt;/contributors&gt;&lt;auth-address&gt;Department of Physical Education and Sport Science, Nord University, Levanger, Norway.&amp;#xD;Department of Teacher Educations and Outdoor Studies, The Norwegian School of Sport Sciences, Oslo, Norway.&lt;/auth-address&gt;&lt;titles&gt;&lt;title&gt;Trajectories of Physical Activity Among Adolescents in the Transition From Primary to Secondary School&lt;/title&gt;&lt;secondary-title&gt;Front Sports Act Living&lt;/secondary-title&gt;&lt;alt-title&gt;Frontiers in sports and active living&lt;/alt-title&gt;&lt;/titles&gt;&lt;periodical&gt;&lt;full-title&gt;Front Sports Act Living&lt;/full-title&gt;&lt;abbr-1&gt;Frontiers in sports and active living&lt;/abbr-1&gt;&lt;/periodical&gt;&lt;alt-periodical&gt;&lt;full-title&gt;Front Sports Act Living&lt;/full-title&gt;&lt;abbr-1&gt;Frontiers in sports and active living&lt;/abbr-1&gt;&lt;/alt-periodical&gt;&lt;pages&gt;85&lt;/pages&gt;&lt;volume&gt;2&lt;/volume&gt;&lt;edition&gt;2020/12/22&lt;/edition&gt;&lt;keywords&gt;&lt;keyword&gt;accelerometer&lt;/keyword&gt;&lt;keyword&gt;eagerness for physical activity (EPA)&lt;/keyword&gt;&lt;keyword&gt;longitudinal&lt;/keyword&gt;&lt;keyword&gt;parental support (PPS)&lt;/keyword&gt;&lt;keyword&gt;perceived athletic competence (PAC)&lt;/keyword&gt;&lt;/keywords&gt;&lt;dates&gt;&lt;year&gt;2020&lt;/year&gt;&lt;/dates&gt;&lt;isbn&gt;2624-9367&lt;/isbn&gt;&lt;accession-num&gt;33345076&lt;/accession-num&gt;&lt;urls&gt;&lt;/urls&gt;&lt;custom2&gt;PMC7739646&lt;/custom2&gt;&lt;electronic-resource-num&gt;10.3389/fspor.2020.00085&lt;/electronic-resource-num&gt;&lt;remote-database-provider&gt;NLM&lt;/remote-database-provider&gt;&lt;language&gt;eng&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2)</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Remmers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Remmers&lt;/Author&gt;&lt;Year&gt;2020&lt;/Year&gt;&lt;RecNum&gt;66&lt;/RecNum&gt;&lt;DisplayText&gt;(51)&lt;/DisplayText&gt;&lt;record&gt;&lt;rec-number&gt;66&lt;/rec-number&gt;&lt;foreign-keys&gt;&lt;key app="EN" db-id="edztaape22s59we2d5c5epa4ps5xfw5w9vz0" timestamp="1594815598"&gt;66&lt;/key&gt;&lt;/foreign-keys&gt;&lt;ref-type name="Journal Article"&gt;17&lt;/ref-type&gt;&lt;contributors&gt;&lt;authors&gt;&lt;author&gt;Remmers, Teun&lt;/author&gt;&lt;author&gt;Van Kann, Dave&lt;/author&gt;&lt;author&gt;Kremers, Stef&lt;/author&gt;&lt;author&gt;Ettema, Dick&lt;/author&gt;&lt;author&gt;de Vries, Sanne I&lt;/author&gt;&lt;author&gt;Vos, Steven&lt;/author&gt;&lt;author&gt;Thijs, Carel&lt;/author&gt;&lt;/authors&gt;&lt;/contributors&gt;&lt;titles&gt;&lt;title&gt;Investigating longitudinal context-specific physical activity patterns in transition from primary to secondary school using accelerometers, GPS, and GIS&lt;/title&gt;&lt;secondary-title&gt;International journal of behavioral nutrition and physical activity&lt;/secondary-title&gt;&lt;/titles&gt;&lt;periodical&gt;&lt;full-title&gt;International journal of behavioral nutrition and physical activity&lt;/full-title&gt;&lt;/periodical&gt;&lt;pages&gt;1-14&lt;/pages&gt;&lt;volume&gt;17&lt;/volume&gt;&lt;number&gt;1&lt;/number&gt;&lt;dates&gt;&lt;year&gt;2020&lt;/year&gt;&lt;/dates&gt;&lt;isbn&gt;1479-5868&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1)</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Ridley et al. </w:t>
            </w:r>
            <w:r w:rsidRPr="00164D0F">
              <w:rPr>
                <w:rFonts w:ascii="Times New Roman" w:hAnsi="Times New Roman" w:cs="Times New Roman"/>
                <w:b/>
                <w:sz w:val="20"/>
                <w:szCs w:val="20"/>
              </w:rPr>
              <w:fldChar w:fldCharType="begin">
                <w:fldData xml:space="preserve">PEVuZE5vdGU+PENpdGU+PEF1dGhvcj5SaWRsZXk8L0F1dGhvcj48WWVhcj4yMDE5PC9ZZWFyPjxS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2b2x1bWU+MTY8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SaWRsZXk8L0F1dGhvcj48WWVhcj4yMDE5PC9ZZWFyPjxS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2b2x1bWU+MTY8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5)</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Shin et al. </w:t>
            </w:r>
            <w:r w:rsidRPr="00164D0F">
              <w:rPr>
                <w:rFonts w:ascii="Times New Roman" w:hAnsi="Times New Roman" w:cs="Times New Roman"/>
                <w:b/>
                <w:sz w:val="20"/>
                <w:szCs w:val="20"/>
              </w:rPr>
              <w:fldChar w:fldCharType="begin">
                <w:fldData xml:space="preserve">PEVuZE5vdGU+PENpdGU+PEF1dGhvcj5TaGluPC9BdXRob3I+PFllYXI+MjAxOTwvWWVhcj48UmVj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2PC92b2x1bWU+PG51bWJlcj4xNzwvbnVtYmVyPjxlZGl0aW9uPjIwMTkvMDkvMDU8L2Vk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TaGluPC9BdXRob3I+PFllYXI+MjAxOTwvWWVhcj48UmVj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44)</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NR</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lastRenderedPageBreak/>
              <w:t xml:space="preserve">Vanwolleghem et al. </w:t>
            </w:r>
            <w:r w:rsidRPr="00164D0F">
              <w:rPr>
                <w:rFonts w:ascii="Times New Roman" w:hAnsi="Times New Roman" w:cs="Times New Roman"/>
                <w:b/>
                <w:sz w:val="20"/>
                <w:szCs w:val="20"/>
              </w:rPr>
              <w:fldChar w:fldCharType="begin">
                <w:fldData xml:space="preserve">PEVuZE5vdGU+PENpdGU+PEF1dGhvcj5WYW53b2xsZWdoZW08L0F1dGhvcj48WWVhcj4yMDE2PC9Z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WYW53b2xsZWdoZW08L0F1dGhvcj48WWVhcj4yMDE2PC9Z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37)</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b/>
                <w:sz w:val="20"/>
                <w:szCs w:val="20"/>
              </w:rPr>
            </w:pPr>
            <w:r w:rsidRPr="00164D0F">
              <w:rPr>
                <w:rFonts w:ascii="Times New Roman" w:hAnsi="Times New Roman" w:cs="Times New Roman"/>
                <w:b/>
                <w:sz w:val="20"/>
                <w:szCs w:val="20"/>
              </w:rPr>
              <w:t>Physical activity and Sedentary behaviour</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bCs/>
                <w:sz w:val="20"/>
                <w:szCs w:val="20"/>
              </w:rPr>
            </w:pPr>
            <w:r w:rsidRPr="00164D0F">
              <w:rPr>
                <w:rFonts w:ascii="Times New Roman" w:hAnsi="Times New Roman" w:cs="Times New Roman"/>
                <w:b/>
                <w:sz w:val="20"/>
                <w:szCs w:val="20"/>
              </w:rPr>
              <w:t xml:space="preserve">Bradley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Bradley&lt;/Author&gt;&lt;Year&gt;2000&lt;/Year&gt;&lt;RecNum&gt;14&lt;/RecNum&gt;&lt;DisplayText&gt;(53)&lt;/DisplayText&gt;&lt;record&gt;&lt;rec-number&gt;14&lt;/rec-number&gt;&lt;foreign-keys&gt;&lt;key app="EN" db-id="edztaape22s59we2d5c5epa4ps5xfw5w9vz0" timestamp="1535100651"&gt;14&lt;/key&gt;&lt;/foreign-keys&gt;&lt;ref-type name="Journal Article"&gt;17&lt;/ref-type&gt;&lt;contributors&gt;&lt;authors&gt;&lt;author&gt;Bradley, C. B.&lt;/author&gt;&lt;author&gt;McMurray, R. G.&lt;/author&gt;&lt;author&gt;Harrell, J. S.&lt;/author&gt;&lt;author&gt;Deng, S.&lt;/author&gt;&lt;/authors&gt;&lt;/contributors&gt;&lt;auth-address&gt;CHIC Studies, University of North Carolina at Chapel Hill, 27599-7460, USA. chic@unc.edu &lt;/auth-address&gt;&lt;titles&gt;&lt;title&gt;Changes in common activities of 3rd through 10th graders: the CHIC study&lt;/title&gt;&lt;secondary-title&gt;Med Sci Sports Exerc&lt;/secondary-title&gt;&lt;/titles&gt;&lt;periodical&gt;&lt;full-title&gt;Med Sci Sports Exerc&lt;/full-title&gt;&lt;/periodical&gt;&lt;pages&gt;2071-8&lt;/pages&gt;&lt;volume&gt;32&lt;/volume&gt;&lt;number&gt;12&lt;/number&gt;&lt;keywords&gt;&lt;keyword&gt;Continental Population Groups&lt;/keyword&gt;&lt;keyword&gt;Television&lt;/keyword&gt;&lt;keyword&gt;Sports&lt;/keyword&gt;&lt;keyword&gt;Puberty&lt;/keyword&gt;&lt;keyword&gt;Physical Fitness&lt;/keyword&gt;&lt;keyword&gt;Male&lt;/keyword&gt;&lt;keyword&gt;Longitudinal Studies&lt;/keyword&gt;&lt;keyword&gt;Leisure Activities&lt;/keyword&gt;&lt;keyword&gt;Humans&lt;/keyword&gt;&lt;keyword&gt;Female&lt;/keyword&gt;&lt;keyword&gt;European Continental Ancestry Group&lt;/keyword&gt;&lt;keyword&gt;Child&lt;/keyword&gt;&lt;keyword&gt;African Americans&lt;/keyword&gt;&lt;keyword&gt;Adolescent&lt;/keyword&gt;&lt;/keywords&gt;&lt;dates&gt;&lt;year&gt;2000&lt;/year&gt;&lt;pub-dates&gt;&lt;date&gt;Dec&lt;/date&gt;&lt;/pub-dates&gt;&lt;/dates&gt;&lt;isbn&gt;0195-9131 (Print) 0195-9131&lt;/isbn&gt;&lt;accession-num&gt;11128854&lt;/accession-num&gt;&lt;urls&gt;&lt;related-urls&gt;&lt;url&gt;&lt;style face="underline" font="default" size="100%"&gt;https://www.ncbi.nlm.nih.gov/pubmed/11128854&lt;/style&gt;&lt;/url&gt;&lt;/related-urls&gt;&lt;/urls&gt;&lt;custom1&gt;RAYYAN-INCLUSION: {&amp;quot;Helga&amp;quot;=&amp;gt;true, &amp;quot;coosje.dijkstra&amp;quot;=&amp;gt;true}&lt;/custom1&gt;&lt;language&gt;eng&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3)</w:t>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t xml:space="preserve"> </w:t>
            </w:r>
          </w:p>
          <w:p w:rsidR="00AA5FAB" w:rsidRPr="00164D0F" w:rsidRDefault="00AA5FAB" w:rsidP="00D04675">
            <w:pPr>
              <w:spacing w:line="360" w:lineRule="auto"/>
              <w:rPr>
                <w:rFonts w:ascii="Times New Roman" w:hAnsi="Times New Roman" w:cs="Times New Roman"/>
                <w:b/>
                <w:bCs/>
                <w:sz w:val="20"/>
                <w:szCs w:val="20"/>
              </w:rPr>
            </w:pPr>
          </w:p>
          <w:p w:rsidR="00AA5FAB" w:rsidRPr="00164D0F" w:rsidRDefault="00AA5FAB" w:rsidP="00D04675">
            <w:pPr>
              <w:spacing w:line="360" w:lineRule="auto"/>
              <w:rPr>
                <w:rFonts w:ascii="Times New Roman" w:hAnsi="Times New Roman" w:cs="Times New Roman"/>
                <w:b/>
                <w:bCs/>
                <w:sz w:val="20"/>
                <w:szCs w:val="20"/>
              </w:rPr>
            </w:pPr>
          </w:p>
          <w:p w:rsidR="00AA5FAB" w:rsidRPr="00164D0F" w:rsidRDefault="00AA5FAB" w:rsidP="00D04675">
            <w:pPr>
              <w:spacing w:line="360" w:lineRule="auto"/>
              <w:jc w:val="center"/>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Corder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Corder&lt;/Author&gt;&lt;Year&gt;2015&lt;/Year&gt;&lt;RecNum&gt;31&lt;/RecNum&gt;&lt;DisplayText&gt;(54)&lt;/DisplayText&gt;&lt;record&gt;&lt;rec-number&gt;31&lt;/rec-number&gt;&lt;foreign-keys&gt;&lt;key app="EN" db-id="edztaape22s59we2d5c5epa4ps5xfw5w9vz0" timestamp="1561018549"&gt;31&lt;/key&gt;&lt;/foreign-keys&gt;&lt;ref-type name="Journal Article"&gt;17&lt;/ref-type&gt;&lt;contributors&gt;&lt;authors&gt;&lt;author&gt;Corder, Kirsten&lt;/author&gt;&lt;author&gt;Sharp, Stephen J&lt;/author&gt;&lt;author&gt;Atkin, Andrew J&lt;/author&gt;&lt;author&gt;Griffin, Simon J&lt;/author&gt;&lt;author&gt;Jones, Andrew P&lt;/author&gt;&lt;author&gt;Ekelund, Ulf&lt;/author&gt;&lt;author&gt;van Sluijs, Esther MF&lt;/author&gt;&lt;/authors&gt;&lt;/contributors&gt;&lt;titles&gt;&lt;title&gt;Change in objectively measured physical activity during the transition to adolescence&lt;/title&gt;&lt;secondary-title&gt;Br J Sports Med&lt;/secondary-title&gt;&lt;/titles&gt;&lt;periodical&gt;&lt;full-title&gt;Br J Sports Med&lt;/full-title&gt;&lt;/periodical&gt;&lt;pages&gt;730-736&lt;/pages&gt;&lt;volume&gt;49&lt;/volume&gt;&lt;number&gt;11&lt;/number&gt;&lt;dates&gt;&lt;year&gt;2015&lt;/year&gt;&lt;/dates&gt;&lt;isbn&gt;0306-3674&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4)</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Morton et al. </w:t>
            </w:r>
            <w:r w:rsidRPr="00164D0F">
              <w:rPr>
                <w:rFonts w:ascii="Times New Roman" w:hAnsi="Times New Roman" w:cs="Times New Roman"/>
                <w:b/>
                <w:sz w:val="20"/>
                <w:szCs w:val="20"/>
              </w:rPr>
              <w:fldChar w:fldCharType="begin">
                <w:fldData xml:space="preserve">PEVuZE5vdGU+PENpdGU+PEF1dGhvcj5Nb3J0b248L0F1dGhvcj48WWVhcj4yMDE2PC9ZZWFyPjxS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Nb3J0b248L0F1dGhvcj48WWVhcj4yMDE2PC9ZZWFyPjxS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22)</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Jaakkola et al. </w:t>
            </w:r>
            <w:r w:rsidRPr="00164D0F">
              <w:rPr>
                <w:rFonts w:ascii="Times New Roman" w:hAnsi="Times New Roman" w:cs="Times New Roman"/>
                <w:b/>
                <w:sz w:val="20"/>
                <w:szCs w:val="20"/>
              </w:rPr>
              <w:fldChar w:fldCharType="begin">
                <w:fldData xml:space="preserve">PEVuZE5vdGU+PENpdGU+PEF1dGhvcj5KYWFra29sYTwvQXV0aG9yPjxZZWFyPjIwMTk8L1llYXI+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KYWFra29sYTwvQXV0aG9yPjxZZWFyPjIwMTk8L1llYXI+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9)</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Marks et al. </w:t>
            </w:r>
            <w:r w:rsidRPr="00164D0F">
              <w:rPr>
                <w:rFonts w:ascii="Times New Roman" w:hAnsi="Times New Roman" w:cs="Times New Roman"/>
                <w:b/>
                <w:sz w:val="20"/>
                <w:szCs w:val="20"/>
              </w:rPr>
              <w:fldChar w:fldCharType="begin">
                <w:fldData xml:space="preserve">PEVuZE5vdGU+PENpdGU+PEF1dGhvcj5NYXJrczwvQXV0aG9yPjxZZWFyPjIwMTU8L1llYXI+PFJl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=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NYXJrczwvQXV0aG9yPjxZZWFyPjIwMTU8L1llYXI+PFJl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=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5)</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80%</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Okazaki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Okazaki&lt;/Author&gt;&lt;Year&gt;2022&lt;/Year&gt;&lt;RecNum&gt;120&lt;/RecNum&gt;&lt;DisplayText&gt;(64)&lt;/DisplayText&gt;&lt;record&gt;&lt;rec-number&gt;120&lt;/rec-number&gt;&lt;foreign-keys&gt;&lt;key app="EN" db-id="edztaape22s59we2d5c5epa4ps5xfw5w9vz0" timestamp="1665396251"&gt;120&lt;/key&gt;&lt;/foreign-keys&gt;&lt;ref-type name="Journal Article"&gt;17&lt;/ref-type&gt;&lt;contributors&gt;&lt;authors&gt;&lt;author&gt;Okazaki, Kanzo&lt;/author&gt;&lt;author&gt;Koyama, Yuzo&lt;/author&gt;&lt;author&gt;Ohkawara, Kazunori&lt;/author&gt;&lt;/authors&gt;&lt;/contributors&gt;&lt;titles&gt;&lt;title&gt;Changes in physical activity patterns of students from primary to secondary school: a 5-year longitudinal study&lt;/title&gt;&lt;secondary-title&gt;Scientific Reports&lt;/secondary-title&gt;&lt;/titles&gt;&lt;periodical&gt;&lt;full-title&gt;Scientific Reports&lt;/full-title&gt;&lt;/periodical&gt;&lt;pages&gt;1-9&lt;/pages&gt;&lt;volume&gt;12&lt;/volume&gt;&lt;number&gt;1&lt;/number&gt;&lt;dates&gt;&lt;year&gt;2022&lt;/year&gt;&lt;/dates&gt;&lt;isbn&gt;2045-2322&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64)</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Ridgers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Ridgers&lt;/Author&gt;&lt;Year&gt;2012&lt;/Year&gt;&lt;RecNum&gt;15&lt;/RecNum&gt;&lt;DisplayText&gt;(56)&lt;/DisplayText&gt;&lt;record&gt;&lt;rec-number&gt;15&lt;/rec-number&gt;&lt;foreign-keys&gt;&lt;key app="EN" db-id="edztaape22s59we2d5c5epa4ps5xfw5w9vz0" timestamp="1535100674"&gt;15&lt;/key&gt;&lt;/foreign-keys&gt;&lt;ref-type name="Journal Article"&gt;17&lt;/ref-type&gt;&lt;contributors&gt;&lt;authors&gt;&lt;author&gt;Ridgers, N. D.&lt;/author&gt;&lt;author&gt;Timperio, A.&lt;/author&gt;&lt;author&gt;Crawford, D.&lt;/author&gt;&lt;author&gt;Salmon, J.&lt;/author&gt;&lt;/authors&gt;&lt;/contributors&gt;&lt;auth-address&gt;Centre for Physical Activity and Nutrition Research, Deakin University, 221 Burwood Highway, Burwood, Victoria 3125, Australia. nicky.ridgers@deakin.edu.au %[15/3/18&lt;/auth-address&gt;&lt;titles&gt;&lt;title&gt;Five-year changes in school recess and lunchtime and the contribution to children&amp;apos;s daily physical activity&lt;/title&gt;&lt;secondary-title&gt;Br J Sports Med&lt;/secondary-title&gt;&lt;/titles&gt;&lt;periodical&gt;&lt;full-title&gt;Br J Sports Med&lt;/full-title&gt;&lt;/periodical&gt;&lt;pages&gt;741-6&lt;/pages&gt;&lt;volume&gt;46&lt;/volume&gt;&lt;number&gt;10&lt;/number&gt;&lt;keywords&gt;&lt;keyword&gt;Longitudinal Studies&lt;/keyword&gt;&lt;keyword&gt;Only Child&lt;/keyword&gt;&lt;keyword&gt;Motor Activity&lt;/keyword&gt;&lt;keyword&gt;Victoria&lt;/keyword&gt;&lt;keyword&gt;Snacks/ physiology&lt;/keyword&gt;&lt;keyword&gt;Sex Factors&lt;/keyword&gt;&lt;keyword&gt;Male&lt;/keyword&gt;&lt;keyword&gt;Lunch/ physiology&lt;/keyword&gt;&lt;keyword&gt;Humans&lt;/keyword&gt;&lt;keyword&gt;Female&lt;/keyword&gt;&lt;keyword&gt;Exercise/ physiology&lt;/keyword&gt;&lt;keyword&gt;Child, Preschool&lt;/keyword&gt;&lt;keyword&gt;Child&lt;/keyword&gt;&lt;/keywords&gt;&lt;dates&gt;&lt;year&gt;2012&lt;/year&gt;&lt;pub-dates&gt;&lt;date&gt;Aug&lt;/date&gt;&lt;/pub-dates&gt;&lt;/dates&gt;&lt;isbn&gt;0306-3674&lt;/isbn&gt;&lt;accession-num&gt;21596716&lt;/accession-num&gt;&lt;urls&gt;&lt;related-urls&gt;&lt;url&gt;https://www.ncbi.nlm.nih.gov/pubmed/21596716&lt;/url&gt;&lt;/related-urls&gt;&lt;/urls&gt;&lt;custom1&gt;RAYYAN-INCLUSION: {&amp;quot;Helga&amp;quot;=&amp;gt;true, &amp;quot;Teatske&amp;quot;=&amp;gt;true}&lt;/custom1&gt;&lt;electronic-resource-num&gt;10.1136/bjsm.2011.084921&lt;/electronic-resource-num&gt;&lt;language&gt;eng&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6)</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8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Rutten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Rutten&lt;/Author&gt;&lt;Year&gt;2014&lt;/Year&gt;&lt;RecNum&gt;25&lt;/RecNum&gt;&lt;DisplayText&gt;(58)&lt;/DisplayText&gt;&lt;record&gt;&lt;rec-number&gt;25&lt;/rec-number&gt;&lt;foreign-keys&gt;&lt;key app="EN" db-id="edztaape22s59we2d5c5epa4ps5xfw5w9vz0" timestamp="1551349548"&gt;25&lt;/key&gt;&lt;/foreign-keys&gt;&lt;ref-type name="Journal Article"&gt;17&lt;/ref-type&gt;&lt;contributors&gt;&lt;authors&gt;&lt;author&gt;Rutten, C.&lt;/author&gt;&lt;author&gt;Boen, F.&lt;/author&gt;&lt;author&gt;Seghers, J.&lt;/author&gt;&lt;/authors&gt;&lt;/contributors&gt;&lt;auth-address&gt;Dept of Kinesiology, KU Leuven, Leuven, Belgium.&lt;/auth-address&gt;&lt;titles&gt;&lt;title&gt;Changes in physical activity and sedentary behavior during the transition from elementary to secondary school&lt;/title&gt;&lt;secondary-title&gt;J Phys Act Health&lt;/secondary-title&gt;&lt;/titles&gt;&lt;periodical&gt;&lt;full-title&gt;J Phys Act Health&lt;/full-title&gt;&lt;/periodical&gt;&lt;pages&gt;1607-13&lt;/pages&gt;&lt;volume&gt;11&lt;/volume&gt;&lt;number&gt;8&lt;/number&gt;&lt;edition&gt;2014/02/11&lt;/edition&gt;&lt;keywords&gt;&lt;keyword&gt;Actigraphy&lt;/keyword&gt;&lt;keyword&gt;Belgium&lt;/keyword&gt;&lt;keyword&gt;Body Mass Index&lt;/keyword&gt;&lt;keyword&gt;Child&lt;/keyword&gt;&lt;keyword&gt;Computers/utilization&lt;/keyword&gt;&lt;keyword&gt;Exercise&lt;/keyword&gt;&lt;keyword&gt;Female&lt;/keyword&gt;&lt;keyword&gt;Humans&lt;/keyword&gt;&lt;keyword&gt;Male&lt;/keyword&gt;&lt;keyword&gt;Overweight/ epidemiology&lt;/keyword&gt;&lt;keyword&gt;Recreation/ physiology&lt;/keyword&gt;&lt;keyword&gt;Schools&lt;/keyword&gt;&lt;keyword&gt;Sedentary Lifestyle&lt;/keyword&gt;&lt;keyword&gt;Self Report&lt;/keyword&gt;&lt;keyword&gt;Students/ psychology&lt;/keyword&gt;&lt;keyword&gt;Surveys and Questionnaires&lt;/keyword&gt;&lt;/keywords&gt;&lt;dates&gt;&lt;year&gt;2014&lt;/year&gt;&lt;pub-dates&gt;&lt;date&gt;Nov&lt;/date&gt;&lt;/pub-dates&gt;&lt;/dates&gt;&lt;isbn&gt;1543-5474 (Electronic)&amp;#xD;1543-3080 (Linking)&lt;/isbn&gt;&lt;accession-num&gt;24508853&lt;/accession-num&gt;&lt;urls&gt;&lt;/urls&gt;&lt;electronic-resource-num&gt;10.1123/jpah.2012-0465&lt;/electronic-resource-num&gt;&lt;remote-database-name&gt;PubMed&lt;/remote-database-name&gt;&lt;remote-database-provider&gt;NLM&lt;/remote-database-provider&gt;&lt;language&gt;eng&lt;/language&gt;&lt;access-date&gt;15/3/18&lt;/access-dat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8)</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 </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lastRenderedPageBreak/>
              <w:t xml:space="preserve">Rutten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Rutten&lt;/Author&gt;&lt;Year&gt;2015&lt;/Year&gt;&lt;RecNum&gt;8&lt;/RecNum&gt;&lt;DisplayText&gt;(57)&lt;/DisplayText&gt;&lt;record&gt;&lt;rec-number&gt;8&lt;/rec-number&gt;&lt;foreign-keys&gt;&lt;key app="EN" db-id="edztaape22s59we2d5c5epa4ps5xfw5w9vz0" timestamp="1535100584"&gt;8&lt;/key&gt;&lt;/foreign-keys&gt;&lt;ref-type name="Journal Article"&gt;17&lt;/ref-type&gt;&lt;contributors&gt;&lt;authors&gt;&lt;author&gt;Rutten, C.&lt;/author&gt;&lt;author&gt;Boen, F.&lt;/author&gt;&lt;author&gt;Seghers, J.&lt;/author&gt;&lt;/authors&gt;&lt;/contributors&gt;&lt;auth-address&gt;Dept of Kinesiology, KU Leuven, Belgium. %[15/3/18&lt;/auth-address&gt;&lt;titles&gt;&lt;title&gt;Which school- and home-based factors in elementary school-age children predict physical activity and sedentary behavior in secondary school-age children? A prospective cohort study&lt;/title&gt;&lt;secondary-title&gt;J Phys Act Health&lt;/secondary-title&gt;&lt;/titles&gt;&lt;periodical&gt;&lt;full-title&gt;J Phys Act Health&lt;/full-title&gt;&lt;/periodical&gt;&lt;pages&gt;409-17&lt;/pages&gt;&lt;volume&gt;12&lt;/volume&gt;&lt;number&gt;3&lt;/number&gt;&lt;keywords&gt;&lt;keyword&gt;Mass Screening&lt;/keyword&gt;&lt;keyword&gt;Motor Activity&lt;/keyword&gt;&lt;keyword&gt;Only Child&lt;/keyword&gt;&lt;keyword&gt;Surveys and Questionnaires&lt;/keyword&gt;&lt;keyword&gt;Social Class&lt;/keyword&gt;&lt;keyword&gt;Self Report&lt;/keyword&gt;&lt;keyword&gt;Sedentary Lifestyle&lt;/keyword&gt;&lt;keyword&gt;Schools&lt;/keyword&gt;&lt;keyword&gt;Prospective Studies&lt;/keyword&gt;&lt;keyword&gt;Parents&lt;/keyword&gt;&lt;keyword&gt;Male&lt;/keyword&gt;&lt;keyword&gt;Humans&lt;/keyword&gt;&lt;keyword&gt;Health Promotion/ methods&lt;/keyword&gt;&lt;keyword&gt;Health Behavior&lt;/keyword&gt;&lt;keyword&gt;Female&lt;/keyword&gt;&lt;keyword&gt;Exercise/ physiology&lt;/keyword&gt;&lt;keyword&gt;Cohort Studies&lt;/keyword&gt;&lt;keyword&gt;Child&lt;/keyword&gt;&lt;keyword&gt;Body Weight&lt;/keyword&gt;&lt;keyword&gt;Body Height&lt;/keyword&gt;&lt;keyword&gt;Actigraphy/ methods&lt;/keyword&gt;&lt;/keywords&gt;&lt;dates&gt;&lt;year&gt;2015&lt;/year&gt;&lt;pub-dates&gt;&lt;date&gt;Mar&lt;/date&gt;&lt;/pub-dates&gt;&lt;/dates&gt;&lt;isbn&gt;1543-3080&lt;/isbn&gt;&lt;accession-num&gt;24770355&lt;/accession-num&gt;&lt;urls&gt;&lt;related-urls&gt;&lt;url&gt;https://www.ncbi.nlm.nih.gov/pubmed/24770355&lt;/url&gt;&lt;/related-urls&gt;&lt;/urls&gt;&lt;custom1&gt;RAYYAN-INCLUSION: {&amp;quot;Helga&amp;quot;=&amp;gt;true, &amp;quot;Teatske&amp;quot;=&amp;gt;true}&lt;/custom1&gt;&lt;electronic-resource-num&gt;10.1123/jpah.2013-0128&lt;/electronic-resource-num&gt;&lt;language&gt;eng&lt;/languag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57)</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 </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b/>
                <w:sz w:val="20"/>
                <w:szCs w:val="20"/>
              </w:rPr>
            </w:pPr>
            <w:r w:rsidRPr="00164D0F">
              <w:rPr>
                <w:rFonts w:ascii="Times New Roman" w:hAnsi="Times New Roman" w:cs="Times New Roman"/>
                <w:b/>
                <w:sz w:val="20"/>
                <w:szCs w:val="20"/>
              </w:rPr>
              <w:t>Sedentary behaviour</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Atkin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Atkin&lt;/Author&gt;&lt;Year&gt;2013&lt;/Year&gt;&lt;RecNum&gt;94&lt;/RecNum&gt;&lt;DisplayText&gt;(60)&lt;/DisplayText&gt;&lt;record&gt;&lt;rec-number&gt;94&lt;/rec-number&gt;&lt;foreign-keys&gt;&lt;key app="EN" db-id="edztaape22s59we2d5c5epa4ps5xfw5w9vz0" timestamp="1604669288"&gt;94&lt;/key&gt;&lt;/foreign-keys&gt;&lt;ref-type name="Journal Article"&gt;17&lt;/ref-type&gt;&lt;contributors&gt;&lt;authors&gt;&lt;author&gt;Atkin, Andrew J.&lt;/author&gt;&lt;author&gt;Corder, Kirsten&lt;/author&gt;&lt;author&gt;van Sluijs, Esther M. F.&lt;/author&gt;&lt;/authors&gt;&lt;/contributors&gt;&lt;titles&gt;&lt;title&gt;Bedroom media, sedentary time and screen-time in children: a longitudinal analysis&lt;/title&gt;&lt;secondary-title&gt;International Journal of Behavioral Nutrition and Physical Activity&lt;/secondary-title&gt;&lt;/titles&gt;&lt;periodical&gt;&lt;full-title&gt;International journal of behavioral nutrition and physical activity&lt;/full-title&gt;&lt;/periodical&gt;&lt;pages&gt;137&lt;/pages&gt;&lt;volume&gt;10&lt;/volume&gt;&lt;number&gt;1&lt;/number&gt;&lt;dates&gt;&lt;year&gt;2013&lt;/year&gt;&lt;pub-dates&gt;&lt;date&gt;2013/12/17&lt;/date&gt;&lt;/pub-dates&gt;&lt;/dates&gt;&lt;isbn&gt;1479-5868&lt;/isbn&gt;&lt;urls&gt;&lt;related-urls&gt;&lt;url&gt;https://doi.org/10.1186/1479-5868-10-137&lt;/url&gt;&lt;/related-urls&gt;&lt;/urls&gt;&lt;electronic-resource-num&gt;10.1186/1479-5868-10-137&lt;/electronic-resource-num&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60)</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60%</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40%</w:t>
            </w: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b/>
                <w:sz w:val="20"/>
                <w:szCs w:val="20"/>
              </w:rPr>
            </w:pPr>
            <w:r w:rsidRPr="00164D0F">
              <w:rPr>
                <w:rFonts w:ascii="Times New Roman" w:hAnsi="Times New Roman" w:cs="Times New Roman"/>
                <w:b/>
                <w:sz w:val="20"/>
                <w:szCs w:val="20"/>
              </w:rPr>
              <w:t>Dietary behaviour</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Lytle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Lytle&lt;/Author&gt;&lt;Year&gt;2000&lt;/Year&gt;&lt;RecNum&gt;24&lt;/RecNum&gt;&lt;DisplayText&gt;(16)&lt;/DisplayText&gt;&lt;record&gt;&lt;rec-number&gt;24&lt;/rec-number&gt;&lt;foreign-keys&gt;&lt;key app="EN" db-id="edztaape22s59we2d5c5epa4ps5xfw5w9vz0" timestamp="1545055866"&gt;24&lt;/key&gt;&lt;/foreign-keys&gt;&lt;ref-type name="Journal Article"&gt;17&lt;/ref-type&gt;&lt;contributors&gt;&lt;authors&gt;&lt;author&gt;Lytle, L. A.&lt;/author&gt;&lt;author&gt;Seifert, S.&lt;/author&gt;&lt;author&gt;Greenstein, J.&lt;/author&gt;&lt;author&gt;McGovern, P.&lt;/author&gt;&lt;/authors&gt;&lt;/contributors&gt;&lt;auth-address&gt;Division of Epidemiology, University of Minnesota School of Public Health, Minneapolis, USA.&lt;/auth-address&gt;&lt;titles&gt;&lt;title&gt;How do children&amp;apos;s eating patterns and food choices change over time? Results from a cohort study&lt;/title&gt;&lt;secondary-title&gt;Am J Health Promot&lt;/secondary-title&gt;&lt;/titles&gt;&lt;periodical&gt;&lt;full-title&gt;Am J Health Promot&lt;/full-title&gt;&lt;/periodical&gt;&lt;pages&gt;222-8&lt;/pages&gt;&lt;volume&gt;14&lt;/volume&gt;&lt;number&gt;4&lt;/number&gt;&lt;edition&gt;2000/08/01&lt;/edition&gt;&lt;keywords&gt;&lt;keyword&gt;Adolescent&lt;/keyword&gt;&lt;keyword&gt;Child&lt;/keyword&gt;&lt;keyword&gt;Cohort Studies&lt;/keyword&gt;&lt;keyword&gt;Data Collection&lt;/keyword&gt;&lt;keyword&gt;Demography&lt;/keyword&gt;&lt;keyword&gt;Drinking Behavior&lt;/keyword&gt;&lt;keyword&gt;Feeding Behavior&lt;/keyword&gt;&lt;keyword&gt;Female&lt;/keyword&gt;&lt;keyword&gt;Food Preferences&lt;/keyword&gt;&lt;keyword&gt;Humans&lt;/keyword&gt;&lt;keyword&gt;Male&lt;/keyword&gt;&lt;keyword&gt;Sex Factors&lt;/keyword&gt;&lt;/keywords&gt;&lt;dates&gt;&lt;year&gt;2000&lt;/year&gt;&lt;pub-dates&gt;&lt;date&gt;Mar-Apr&lt;/date&gt;&lt;/pub-dates&gt;&lt;/dates&gt;&lt;isbn&gt;0890-1171 (Print)&amp;#xD;0890-1171 (Linking)&lt;/isbn&gt;&lt;accession-num&gt;10915532&lt;/accession-num&gt;&lt;urls&gt;&lt;/urls&gt;&lt;electronic-resource-num&gt;10.4278/0890-1171-14.4.222&lt;/electronic-resource-num&gt;&lt;remote-database-name&gt;PubMed&lt;/remote-database-name&gt;&lt;remote-database-provider&gt;NLM&lt;/remote-database-provider&gt;&lt;language&gt;eng&lt;/language&gt;&lt;access-date&gt;15/3/18&lt;/access-date&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16)</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Marks et al. </w:t>
            </w:r>
            <w:r w:rsidRPr="00164D0F">
              <w:rPr>
                <w:rFonts w:ascii="Times New Roman" w:hAnsi="Times New Roman" w:cs="Times New Roman"/>
                <w:b/>
                <w:sz w:val="20"/>
                <w:szCs w:val="20"/>
              </w:rPr>
              <w:fldChar w:fldCharType="begin">
                <w:fldData xml:space="preserve">PEVuZE5vdGU+PENpdGU+PEF1dGhvcj5NYXJrczwvQXV0aG9yPjxZZWFyPjIwMTU8L1llYXI+PFJl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NYXJrczwvQXV0aG9yPjxZZWFyPjIwMTU8L1llYXI+PFJl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61)</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Oza-Frank et al. </w:t>
            </w:r>
            <w:r w:rsidRPr="00164D0F">
              <w:rPr>
                <w:rFonts w:ascii="Times New Roman" w:hAnsi="Times New Roman" w:cs="Times New Roman"/>
                <w:b/>
                <w:sz w:val="20"/>
                <w:szCs w:val="20"/>
              </w:rPr>
              <w:fldChar w:fldCharType="begin">
                <w:fldData xml:space="preserve">PEVuZE5vdGU+PENpdGU+PEF1dGhvcj5PemEtRnJhbms8L0F1dGhvcj48WWVhcj4yMDEyPC9ZZWFy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PemEtRnJhbms8L0F1dGhvcj48WWVhcj4yMDEyPC9ZZWFy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62)</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20%</w:t>
            </w:r>
            <w:r w:rsidRPr="00164D0F">
              <w:rPr>
                <w:rFonts w:ascii="Times New Roman" w:hAnsi="Times New Roman" w:cs="Times New Roman"/>
                <w:sz w:val="20"/>
                <w:szCs w:val="20"/>
                <w:vertAlign w:val="superscript"/>
              </w:rPr>
              <w:t>a</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Ross et al. </w:t>
            </w:r>
            <w:r w:rsidRPr="00164D0F">
              <w:rPr>
                <w:rFonts w:ascii="Times New Roman" w:hAnsi="Times New Roman" w:cs="Times New Roman"/>
                <w:b/>
                <w:sz w:val="20"/>
                <w:szCs w:val="20"/>
              </w:rPr>
              <w:fldChar w:fldCharType="begin">
                <w:fldData xml:space="preserve">PEVuZE5vdGU+PENpdGU+PEF1dGhvcj5UYXZlcm5vIFJvc3M8L0F1dGhvcj48WWVhcj4yMDIwPC9Z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UYXZlcm5vIFJvc3M8L0F1dGhvcj48WWVhcj4yMDIwPC9Z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63)</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Winpenny et al. </w:t>
            </w:r>
            <w:r w:rsidRPr="00164D0F">
              <w:rPr>
                <w:rFonts w:ascii="Times New Roman" w:hAnsi="Times New Roman" w:cs="Times New Roman"/>
                <w:b/>
                <w:sz w:val="20"/>
                <w:szCs w:val="20"/>
              </w:rPr>
              <w:fldChar w:fldCharType="begin">
                <w:fldData xml:space="preserve">PEVuZE5vdGU+PENpdGU+PEF1dGhvcj5XaW5wZW5ueTwvQXV0aG9yPjxZZWFyPjIwMTc8L1llYXI+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==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XaW5wZW5ueTwvQXV0aG9yPjxZZWFyPjIwMTc8L1llYXI+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==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15)</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60%</w:t>
            </w: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b/>
                <w:sz w:val="20"/>
                <w:szCs w:val="20"/>
              </w:rPr>
            </w:pPr>
            <w:r w:rsidRPr="00164D0F">
              <w:rPr>
                <w:rFonts w:ascii="Times New Roman" w:hAnsi="Times New Roman" w:cs="Times New Roman"/>
                <w:b/>
                <w:sz w:val="20"/>
                <w:szCs w:val="20"/>
              </w:rPr>
              <w:t xml:space="preserve">Physical activity, sedentary behaviour, and dietary behaviour </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Dowda et al. </w:t>
            </w:r>
            <w:r w:rsidRPr="00164D0F">
              <w:rPr>
                <w:rFonts w:ascii="Times New Roman" w:hAnsi="Times New Roman" w:cs="Times New Roman"/>
                <w:b/>
                <w:sz w:val="20"/>
                <w:szCs w:val="20"/>
              </w:rPr>
              <w:fldChar w:fldCharType="begin">
                <w:fldData xml:space="preserve">PEVuZE5vdGU+PENpdGU+PEF1dGhvcj5Eb3dkYTwvQXV0aG9yPjxZZWFyPjIwMTc8L1llYXI+PFJl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</w:fldData>
              </w:fldChar>
            </w:r>
            <w:r w:rsidRPr="00164D0F">
              <w:rPr>
                <w:rFonts w:ascii="Times New Roman" w:hAnsi="Times New Roman" w:cs="Times New Roman"/>
                <w:b/>
                <w:sz w:val="20"/>
                <w:szCs w:val="20"/>
              </w:rPr>
              <w:instrText xml:space="preserve"> ADDIN EN.CITE </w:instrText>
            </w:r>
            <w:r w:rsidRPr="00164D0F">
              <w:rPr>
                <w:rFonts w:ascii="Times New Roman" w:hAnsi="Times New Roman" w:cs="Times New Roman"/>
                <w:b/>
                <w:sz w:val="20"/>
                <w:szCs w:val="20"/>
              </w:rPr>
              <w:fldChar w:fldCharType="begin">
                <w:fldData xml:space="preserve">PEVuZE5vdGU+PENpdGU+PEF1dGhvcj5Eb3dkYTwvQXV0aG9yPjxZZWFyPjIwMTc8L1llYXI+PFJl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</w:fldData>
              </w:fldChar>
            </w:r>
            <w:r w:rsidRPr="00164D0F">
              <w:rPr>
                <w:rFonts w:ascii="Times New Roman" w:hAnsi="Times New Roman" w:cs="Times New Roman"/>
                <w:b/>
                <w:sz w:val="20"/>
                <w:szCs w:val="20"/>
              </w:rPr>
              <w:instrText xml:space="preserve"> ADDIN EN.CITE.DATA </w:instrText>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end"/>
            </w:r>
            <w:r w:rsidRPr="00164D0F">
              <w:rPr>
                <w:rFonts w:ascii="Times New Roman" w:hAnsi="Times New Roman" w:cs="Times New Roman"/>
                <w:b/>
                <w:sz w:val="20"/>
                <w:szCs w:val="20"/>
              </w:rPr>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36)</w:t>
            </w:r>
            <w:r w:rsidRPr="00164D0F">
              <w:rPr>
                <w:rFonts w:ascii="Times New Roman" w:hAnsi="Times New Roman" w:cs="Times New Roman"/>
                <w:b/>
                <w:sz w:val="20"/>
                <w:szCs w:val="20"/>
              </w:rPr>
              <w:fldChar w:fldCharType="end"/>
            </w:r>
          </w:p>
          <w:p w:rsidR="00AA5FAB" w:rsidRPr="00164D0F" w:rsidRDefault="00AA5FAB" w:rsidP="00D04675">
            <w:pPr>
              <w:spacing w:line="360" w:lineRule="auto"/>
              <w:rPr>
                <w:rFonts w:ascii="Times New Roman" w:hAnsi="Times New Roman" w:cs="Times New Roman"/>
                <w:b/>
                <w:sz w:val="20"/>
                <w:szCs w:val="20"/>
              </w:rPr>
            </w:pPr>
          </w:p>
          <w:p w:rsidR="00AA5FAB" w:rsidRPr="00164D0F" w:rsidRDefault="00AA5FAB" w:rsidP="00D04675">
            <w:pPr>
              <w:spacing w:line="360" w:lineRule="auto"/>
              <w:rPr>
                <w:rFonts w:ascii="Times New Roman" w:hAnsi="Times New Roman" w:cs="Times New Roman"/>
                <w:b/>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CD</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Accelerometer: +</w:t>
            </w:r>
          </w:p>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Questionnaire: +</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w:t>
            </w:r>
          </w:p>
        </w:tc>
        <w:tc>
          <w:tcPr>
            <w:tcW w:w="0" w:type="auto"/>
          </w:tcPr>
          <w:p w:rsidR="00AA5FAB" w:rsidRPr="00164D0F" w:rsidRDefault="00AA5FAB" w:rsidP="00D04675">
            <w:pPr>
              <w:spacing w:line="360" w:lineRule="auto"/>
              <w:rPr>
                <w:rFonts w:ascii="Times New Roman" w:hAnsi="Times New Roman" w:cs="Times New Roman"/>
                <w:sz w:val="20"/>
                <w:szCs w:val="20"/>
              </w:rPr>
            </w:pPr>
            <w:r w:rsidRPr="00164D0F">
              <w:rPr>
                <w:rFonts w:ascii="Times New Roman" w:hAnsi="Times New Roman" w:cs="Times New Roman"/>
                <w:sz w:val="20"/>
                <w:szCs w:val="20"/>
              </w:rPr>
              <w:t>40%</w:t>
            </w:r>
          </w:p>
          <w:p w:rsidR="00AA5FAB" w:rsidRPr="00164D0F" w:rsidRDefault="00AA5FAB" w:rsidP="00D04675">
            <w:pPr>
              <w:spacing w:line="360" w:lineRule="auto"/>
              <w:rPr>
                <w:rFonts w:ascii="Times New Roman" w:hAnsi="Times New Roman" w:cs="Times New Roman"/>
                <w:sz w:val="20"/>
                <w:szCs w:val="20"/>
              </w:rPr>
            </w:pPr>
          </w:p>
        </w:tc>
      </w:tr>
      <w:tr w:rsidR="00164D0F" w:rsidRPr="00164D0F" w:rsidTr="00D04675">
        <w:tc>
          <w:tcPr>
            <w:tcW w:w="0" w:type="auto"/>
            <w:gridSpan w:val="10"/>
            <w:shd w:val="clear" w:color="auto" w:fill="F2F2F2" w:themeFill="background1" w:themeFillShade="F2"/>
          </w:tcPr>
          <w:p w:rsidR="00AA5FAB" w:rsidRPr="00164D0F" w:rsidRDefault="00AA5FAB" w:rsidP="00D04675">
            <w:pPr>
              <w:spacing w:line="360" w:lineRule="auto"/>
              <w:jc w:val="center"/>
              <w:rPr>
                <w:rFonts w:ascii="Times New Roman" w:hAnsi="Times New Roman" w:cs="Times New Roman"/>
                <w:sz w:val="20"/>
                <w:szCs w:val="20"/>
              </w:rPr>
            </w:pPr>
            <w:r w:rsidRPr="00164D0F">
              <w:rPr>
                <w:rFonts w:ascii="Times New Roman" w:hAnsi="Times New Roman" w:cs="Times New Roman"/>
                <w:b/>
                <w:sz w:val="20"/>
                <w:szCs w:val="20"/>
              </w:rPr>
              <w:t>Sleep behaviour</w:t>
            </w:r>
          </w:p>
        </w:tc>
      </w:tr>
      <w:tr w:rsidR="00164D0F" w:rsidRPr="00164D0F" w:rsidTr="00D04675">
        <w:tc>
          <w:tcPr>
            <w:tcW w:w="0" w:type="auto"/>
          </w:tcPr>
          <w:p w:rsidR="00AA5FAB" w:rsidRPr="00164D0F" w:rsidRDefault="00AA5FAB" w:rsidP="00D04675">
            <w:pPr>
              <w:spacing w:line="360" w:lineRule="auto"/>
              <w:rPr>
                <w:rFonts w:ascii="Times New Roman" w:hAnsi="Times New Roman" w:cs="Times New Roman"/>
                <w:b/>
                <w:sz w:val="20"/>
                <w:szCs w:val="20"/>
              </w:rPr>
            </w:pPr>
            <w:r w:rsidRPr="00164D0F">
              <w:rPr>
                <w:rFonts w:ascii="Times New Roman" w:hAnsi="Times New Roman" w:cs="Times New Roman"/>
                <w:b/>
                <w:sz w:val="20"/>
                <w:szCs w:val="20"/>
              </w:rPr>
              <w:t xml:space="preserve">Meltzer et al. </w:t>
            </w:r>
            <w:r w:rsidRPr="00164D0F">
              <w:rPr>
                <w:rFonts w:ascii="Times New Roman" w:hAnsi="Times New Roman" w:cs="Times New Roman"/>
                <w:b/>
                <w:sz w:val="20"/>
                <w:szCs w:val="20"/>
              </w:rPr>
              <w:fldChar w:fldCharType="begin"/>
            </w:r>
            <w:r w:rsidRPr="00164D0F">
              <w:rPr>
                <w:rFonts w:ascii="Times New Roman" w:hAnsi="Times New Roman" w:cs="Times New Roman"/>
                <w:b/>
                <w:sz w:val="20"/>
                <w:szCs w:val="20"/>
              </w:rPr>
              <w:instrText xml:space="preserve"> ADDIN EN.CITE &lt;EndNote&gt;&lt;Cite&gt;&lt;Author&gt;Meltzer&lt;/Author&gt;&lt;Year&gt;2022&lt;/Year&gt;&lt;RecNum&gt;118&lt;/RecNum&gt;&lt;DisplayText&gt;(75)&lt;/DisplayText&gt;&lt;record&gt;&lt;rec-number&gt;118&lt;/rec-number&gt;&lt;foreign-keys&gt;&lt;key app="EN" db-id="edztaape22s59we2d5c5epa4ps5xfw5w9vz0" timestamp="1662967540"&gt;118&lt;/key&gt;&lt;/foreign-keys&gt;&lt;ref-type name="Journal Article"&gt;17&lt;/ref-type&gt;&lt;contributors&gt;&lt;authors&gt;&lt;author&gt;Meltzer, Lisa J&lt;/author&gt;&lt;author&gt;Plog, Amy E&lt;/author&gt;&lt;author&gt;Wahlstrom, Kyla L&lt;/author&gt;&lt;author&gt;Strand, Matthew J&lt;/author&gt;&lt;/authors&gt;&lt;/contributors&gt;&lt;titles&gt;&lt;title&gt;Biology vs. ecology: a longitudinal examination of sleep, development, and a change in school start times&lt;/title&gt;&lt;secondary-title&gt;Sleep Medicine&lt;/secondary-title&gt;&lt;/titles&gt;&lt;periodical&gt;&lt;full-title&gt;Sleep Medicine&lt;/full-title&gt;&lt;/periodical&gt;&lt;pages&gt;176-184&lt;/pages&gt;&lt;volume&gt;90&lt;/volume&gt;&lt;dates&gt;&lt;year&gt;2022&lt;/year&gt;&lt;/dates&gt;&lt;isbn&gt;1389-9457&lt;/isbn&gt;&lt;urls&gt;&lt;/urls&gt;&lt;/record&gt;&lt;/Cite&gt;&lt;/EndNote&gt;</w:instrText>
            </w:r>
            <w:r w:rsidRPr="00164D0F">
              <w:rPr>
                <w:rFonts w:ascii="Times New Roman" w:hAnsi="Times New Roman" w:cs="Times New Roman"/>
                <w:b/>
                <w:sz w:val="20"/>
                <w:szCs w:val="20"/>
              </w:rPr>
              <w:fldChar w:fldCharType="separate"/>
            </w:r>
            <w:r w:rsidRPr="00164D0F">
              <w:rPr>
                <w:rFonts w:ascii="Times New Roman" w:hAnsi="Times New Roman" w:cs="Times New Roman"/>
                <w:b/>
                <w:noProof/>
                <w:sz w:val="20"/>
                <w:szCs w:val="20"/>
              </w:rPr>
              <w:t>(75)</w:t>
            </w:r>
            <w:r w:rsidRPr="00164D0F">
              <w:rPr>
                <w:rFonts w:ascii="Times New Roman" w:hAnsi="Times New Roman" w:cs="Times New Roman"/>
                <w:b/>
                <w:sz w:val="20"/>
                <w:szCs w:val="20"/>
              </w:rPr>
              <w:fldChar w:fldCharType="end"/>
            </w: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shd w:val="clear" w:color="auto" w:fill="F2F2F2" w:themeFill="background1" w:themeFillShade="F2"/>
          </w:tcPr>
          <w:p w:rsidR="00AA5FAB" w:rsidRPr="00164D0F" w:rsidRDefault="00AA5FAB" w:rsidP="00D04675">
            <w:pPr>
              <w:spacing w:line="360" w:lineRule="auto"/>
              <w:rPr>
                <w:rFonts w:ascii="Times New Roman" w:hAnsi="Times New Roman" w:cs="Times New Roman"/>
                <w:sz w:val="20"/>
                <w:szCs w:val="20"/>
              </w:rPr>
            </w:pPr>
          </w:p>
        </w:tc>
        <w:tc>
          <w:tcPr>
            <w:tcW w:w="0" w:type="auto"/>
          </w:tcPr>
          <w:p w:rsidR="00AA5FAB" w:rsidRPr="00164D0F" w:rsidRDefault="00AA5FAB" w:rsidP="00D04675">
            <w:pPr>
              <w:spacing w:line="360" w:lineRule="auto"/>
              <w:rPr>
                <w:rFonts w:ascii="Times New Roman" w:hAnsi="Times New Roman" w:cs="Times New Roman"/>
                <w:sz w:val="20"/>
                <w:szCs w:val="20"/>
              </w:rPr>
            </w:pPr>
          </w:p>
        </w:tc>
      </w:tr>
    </w:tbl>
    <w:p w:rsidR="00AA5FAB" w:rsidRPr="00164D0F" w:rsidRDefault="00AA5FAB" w:rsidP="00AA5FAB">
      <w:pPr>
        <w:spacing w:after="0" w:line="360" w:lineRule="auto"/>
        <w:rPr>
          <w:rFonts w:ascii="Times New Roman" w:hAnsi="Times New Roman" w:cs="Times New Roman"/>
          <w:sz w:val="24"/>
          <w:szCs w:val="24"/>
        </w:rPr>
      </w:pPr>
      <w:r w:rsidRPr="00164D0F">
        <w:rPr>
          <w:rFonts w:ascii="Times New Roman" w:hAnsi="Times New Roman" w:cs="Times New Roman"/>
          <w:sz w:val="24"/>
          <w:szCs w:val="24"/>
          <w:vertAlign w:val="superscript"/>
        </w:rPr>
        <w:t>a = studies with a poor quality rating are not mentioned in the evidence synthesis, + = Yes, - = No, CD = Cannot Determine, NA = Not Applicable, NR = Not Reported, * = validity/precision criteria</w:t>
      </w:r>
    </w:p>
    <w:p w:rsidR="00AA5FAB" w:rsidRPr="00164D0F" w:rsidRDefault="00AA5FAB" w:rsidP="00AA5FAB">
      <w:pPr>
        <w:spacing w:after="0" w:line="360" w:lineRule="auto"/>
        <w:rPr>
          <w:rFonts w:ascii="Times New Roman" w:hAnsi="Times New Roman" w:cs="Times New Roman"/>
          <w:sz w:val="24"/>
          <w:szCs w:val="24"/>
        </w:rPr>
      </w:pPr>
    </w:p>
    <w:p w:rsidR="00EB2770" w:rsidRPr="00164D0F" w:rsidRDefault="00164D0F"/>
    <w:sectPr w:rsidR="00EB2770" w:rsidRPr="00164D0F" w:rsidSect="00694C60">
      <w:pgSz w:w="16838" w:h="11906" w:orient="landscape"/>
      <w:pgMar w:top="1418" w:right="1418" w:bottom="1418" w:left="1418" w:header="709" w:footer="709"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185E9E"/>
    <w:multiLevelType w:val="hybridMultilevel"/>
    <w:tmpl w:val="DFBE3574"/>
    <w:lvl w:ilvl="0" w:tplc="C546C9A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FAB"/>
    <w:rsid w:val="00164D0F"/>
    <w:rsid w:val="00723915"/>
    <w:rsid w:val="0091640B"/>
    <w:rsid w:val="00AA2002"/>
    <w:rsid w:val="00AA5FAB"/>
    <w:rsid w:val="00B40B77"/>
    <w:rsid w:val="00DF44B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4C6639-49CA-41AA-B131-76C068C73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A5FAB"/>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A5FAB"/>
    <w:pPr>
      <w:ind w:left="720"/>
      <w:contextualSpacing/>
    </w:pPr>
  </w:style>
  <w:style w:type="table" w:customStyle="1" w:styleId="Tabelrasterlicht1">
    <w:name w:val="Tabelraster licht1"/>
    <w:basedOn w:val="Standaardtabel"/>
    <w:uiPriority w:val="40"/>
    <w:rsid w:val="00AA5F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
    <w:name w:val="Table Grid Light1"/>
    <w:basedOn w:val="Standaardtabel"/>
    <w:uiPriority w:val="40"/>
    <w:rsid w:val="00AA5F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ntekst">
    <w:name w:val="Balloon Text"/>
    <w:basedOn w:val="Standaard"/>
    <w:link w:val="BallontekstChar"/>
    <w:uiPriority w:val="99"/>
    <w:semiHidden/>
    <w:unhideWhenUsed/>
    <w:rsid w:val="00AA5FA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A5FAB"/>
    <w:rPr>
      <w:rFonts w:ascii="Segoe UI" w:hAnsi="Segoe UI" w:cs="Segoe UI"/>
      <w:sz w:val="18"/>
      <w:szCs w:val="18"/>
      <w:lang w:val="en-GB"/>
    </w:rPr>
  </w:style>
  <w:style w:type="character" w:styleId="Regelnummer">
    <w:name w:val="line number"/>
    <w:basedOn w:val="Standaardalinea-lettertype"/>
    <w:uiPriority w:val="99"/>
    <w:semiHidden/>
    <w:unhideWhenUsed/>
    <w:rsid w:val="00AA5F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7134D0D</Template>
  <TotalTime>1</TotalTime>
  <Pages>10</Pages>
  <Words>6637</Words>
  <Characters>36507</Characters>
  <Application>Microsoft Office Word</Application>
  <DocSecurity>0</DocSecurity>
  <Lines>304</Lines>
  <Paragraphs>86</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4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ke, H. (Helga)</dc:creator>
  <cp:keywords/>
  <dc:description/>
  <cp:lastModifiedBy>Emke, Helga</cp:lastModifiedBy>
  <cp:revision>3</cp:revision>
  <dcterms:created xsi:type="dcterms:W3CDTF">2023-03-06T15:21:00Z</dcterms:created>
  <dcterms:modified xsi:type="dcterms:W3CDTF">2023-03-06T15:21:00Z</dcterms:modified>
</cp:coreProperties>
</file>